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C7E99D" w14:textId="68CAFA2B" w:rsidR="003C4617" w:rsidRPr="00ED7FD8" w:rsidRDefault="00E34589" w:rsidP="00ED7FD8">
      <w:pPr>
        <w:jc w:val="center"/>
        <w:rPr>
          <w:b/>
          <w:bCs/>
          <w:sz w:val="28"/>
          <w:szCs w:val="28"/>
        </w:rPr>
      </w:pPr>
      <w:r w:rsidRPr="00ED7FD8">
        <w:rPr>
          <w:b/>
          <w:bCs/>
          <w:sz w:val="28"/>
          <w:szCs w:val="28"/>
        </w:rPr>
        <w:t>Sperm Whale Measurement and Photo-ID Protocol</w:t>
      </w:r>
    </w:p>
    <w:p w14:paraId="48606561" w14:textId="77777777" w:rsidR="00ED7FD8" w:rsidRPr="00ED7FD8" w:rsidRDefault="00ED7FD8" w:rsidP="00ED7FD8"/>
    <w:sdt>
      <w:sdtPr>
        <w:rPr>
          <w:rFonts w:ascii="Times New Roman" w:eastAsiaTheme="minorHAnsi" w:hAnsi="Times New Roman" w:cs="Times New Roman"/>
          <w:color w:val="auto"/>
          <w:kern w:val="2"/>
          <w:sz w:val="22"/>
          <w:szCs w:val="22"/>
          <w:lang w:val="en-CA"/>
          <w14:ligatures w14:val="standardContextual"/>
        </w:rPr>
        <w:id w:val="1247067869"/>
        <w:docPartObj>
          <w:docPartGallery w:val="Table of Contents"/>
          <w:docPartUnique/>
        </w:docPartObj>
      </w:sdtPr>
      <w:sdtEndPr>
        <w:rPr>
          <w:b/>
          <w:bCs/>
          <w:noProof/>
        </w:rPr>
      </w:sdtEndPr>
      <w:sdtContent>
        <w:p w14:paraId="47F81D27" w14:textId="57D86F14" w:rsidR="00ED7FD8" w:rsidRDefault="00ED7FD8">
          <w:pPr>
            <w:pStyle w:val="TOCHeading"/>
          </w:pPr>
          <w:r>
            <w:t>Contents</w:t>
          </w:r>
        </w:p>
        <w:p w14:paraId="5C5E29B2" w14:textId="520EA990" w:rsidR="00D44658" w:rsidRDefault="00ED7FD8">
          <w:pPr>
            <w:pStyle w:val="TOC2"/>
            <w:tabs>
              <w:tab w:val="right" w:leader="dot" w:pos="9350"/>
            </w:tabs>
            <w:rPr>
              <w:rFonts w:asciiTheme="minorHAnsi" w:eastAsiaTheme="minorEastAsia" w:hAnsiTheme="minorHAnsi" w:cstheme="minorBidi"/>
              <w:noProof/>
              <w:sz w:val="24"/>
              <w:szCs w:val="24"/>
              <w:lang w:eastAsia="en-CA"/>
            </w:rPr>
          </w:pPr>
          <w:r>
            <w:fldChar w:fldCharType="begin"/>
          </w:r>
          <w:r>
            <w:instrText xml:space="preserve"> TOC \o "1-3" \h \z \u </w:instrText>
          </w:r>
          <w:r>
            <w:fldChar w:fldCharType="separate"/>
          </w:r>
          <w:hyperlink w:anchor="_Toc210821390" w:history="1">
            <w:r w:rsidR="00D44658" w:rsidRPr="0038118F">
              <w:rPr>
                <w:rStyle w:val="Hyperlink"/>
                <w:noProof/>
              </w:rPr>
              <w:t>1. Video selection</w:t>
            </w:r>
            <w:r w:rsidR="00D44658">
              <w:rPr>
                <w:noProof/>
                <w:webHidden/>
              </w:rPr>
              <w:tab/>
            </w:r>
            <w:r w:rsidR="00D44658">
              <w:rPr>
                <w:noProof/>
                <w:webHidden/>
              </w:rPr>
              <w:fldChar w:fldCharType="begin"/>
            </w:r>
            <w:r w:rsidR="00D44658">
              <w:rPr>
                <w:noProof/>
                <w:webHidden/>
              </w:rPr>
              <w:instrText xml:space="preserve"> PAGEREF _Toc210821390 \h </w:instrText>
            </w:r>
            <w:r w:rsidR="00D44658">
              <w:rPr>
                <w:noProof/>
                <w:webHidden/>
              </w:rPr>
            </w:r>
            <w:r w:rsidR="00D44658">
              <w:rPr>
                <w:noProof/>
                <w:webHidden/>
              </w:rPr>
              <w:fldChar w:fldCharType="separate"/>
            </w:r>
            <w:r w:rsidR="00D44658">
              <w:rPr>
                <w:noProof/>
                <w:webHidden/>
              </w:rPr>
              <w:t>1</w:t>
            </w:r>
            <w:r w:rsidR="00D44658">
              <w:rPr>
                <w:noProof/>
                <w:webHidden/>
              </w:rPr>
              <w:fldChar w:fldCharType="end"/>
            </w:r>
          </w:hyperlink>
        </w:p>
        <w:p w14:paraId="23728475" w14:textId="6AB70EBF" w:rsidR="00D44658" w:rsidRDefault="00D44658">
          <w:pPr>
            <w:pStyle w:val="TOC3"/>
            <w:tabs>
              <w:tab w:val="right" w:leader="dot" w:pos="9350"/>
            </w:tabs>
            <w:rPr>
              <w:rFonts w:asciiTheme="minorHAnsi" w:eastAsiaTheme="minorEastAsia" w:hAnsiTheme="minorHAnsi" w:cstheme="minorBidi"/>
              <w:noProof/>
              <w:sz w:val="24"/>
              <w:szCs w:val="24"/>
              <w:lang w:eastAsia="en-CA"/>
            </w:rPr>
          </w:pPr>
          <w:hyperlink w:anchor="_Toc210821391" w:history="1">
            <w:r w:rsidRPr="0038118F">
              <w:rPr>
                <w:rStyle w:val="Hyperlink"/>
                <w:noProof/>
              </w:rPr>
              <w:t xml:space="preserve">a. Video quality Rating </w:t>
            </w:r>
            <w:r w:rsidRPr="0038118F">
              <w:rPr>
                <w:rStyle w:val="Hyperlink"/>
                <w:i/>
                <w:iCs/>
                <w:noProof/>
              </w:rPr>
              <w:t>Adapted from David Gaspard’s Northern Bottlenose Whale (Hyperoodon ampullatus) – Data Analysis Workflow</w:t>
            </w:r>
            <w:r>
              <w:rPr>
                <w:noProof/>
                <w:webHidden/>
              </w:rPr>
              <w:tab/>
            </w:r>
            <w:r>
              <w:rPr>
                <w:noProof/>
                <w:webHidden/>
              </w:rPr>
              <w:fldChar w:fldCharType="begin"/>
            </w:r>
            <w:r>
              <w:rPr>
                <w:noProof/>
                <w:webHidden/>
              </w:rPr>
              <w:instrText xml:space="preserve"> PAGEREF _Toc210821391 \h </w:instrText>
            </w:r>
            <w:r>
              <w:rPr>
                <w:noProof/>
                <w:webHidden/>
              </w:rPr>
            </w:r>
            <w:r>
              <w:rPr>
                <w:noProof/>
                <w:webHidden/>
              </w:rPr>
              <w:fldChar w:fldCharType="separate"/>
            </w:r>
            <w:r>
              <w:rPr>
                <w:noProof/>
                <w:webHidden/>
              </w:rPr>
              <w:t>1</w:t>
            </w:r>
            <w:r>
              <w:rPr>
                <w:noProof/>
                <w:webHidden/>
              </w:rPr>
              <w:fldChar w:fldCharType="end"/>
            </w:r>
          </w:hyperlink>
        </w:p>
        <w:p w14:paraId="7B503A77" w14:textId="07429B29" w:rsidR="00D44658" w:rsidRDefault="00D44658">
          <w:pPr>
            <w:pStyle w:val="TOC3"/>
            <w:tabs>
              <w:tab w:val="right" w:leader="dot" w:pos="9350"/>
            </w:tabs>
            <w:rPr>
              <w:rFonts w:asciiTheme="minorHAnsi" w:eastAsiaTheme="minorEastAsia" w:hAnsiTheme="minorHAnsi" w:cstheme="minorBidi"/>
              <w:noProof/>
              <w:sz w:val="24"/>
              <w:szCs w:val="24"/>
              <w:lang w:eastAsia="en-CA"/>
            </w:rPr>
          </w:pPr>
          <w:hyperlink w:anchor="_Toc210821392" w:history="1">
            <w:r w:rsidRPr="0038118F">
              <w:rPr>
                <w:rStyle w:val="Hyperlink"/>
                <w:noProof/>
              </w:rPr>
              <w:t>b. Video inspection</w:t>
            </w:r>
            <w:r>
              <w:rPr>
                <w:noProof/>
                <w:webHidden/>
              </w:rPr>
              <w:tab/>
            </w:r>
            <w:r>
              <w:rPr>
                <w:noProof/>
                <w:webHidden/>
              </w:rPr>
              <w:fldChar w:fldCharType="begin"/>
            </w:r>
            <w:r>
              <w:rPr>
                <w:noProof/>
                <w:webHidden/>
              </w:rPr>
              <w:instrText xml:space="preserve"> PAGEREF _Toc210821392 \h </w:instrText>
            </w:r>
            <w:r>
              <w:rPr>
                <w:noProof/>
                <w:webHidden/>
              </w:rPr>
            </w:r>
            <w:r>
              <w:rPr>
                <w:noProof/>
                <w:webHidden/>
              </w:rPr>
              <w:fldChar w:fldCharType="separate"/>
            </w:r>
            <w:r>
              <w:rPr>
                <w:noProof/>
                <w:webHidden/>
              </w:rPr>
              <w:t>4</w:t>
            </w:r>
            <w:r>
              <w:rPr>
                <w:noProof/>
                <w:webHidden/>
              </w:rPr>
              <w:fldChar w:fldCharType="end"/>
            </w:r>
          </w:hyperlink>
        </w:p>
        <w:p w14:paraId="4FDFEFC0" w14:textId="439E4396" w:rsidR="00D44658" w:rsidRDefault="00D44658">
          <w:pPr>
            <w:pStyle w:val="TOC2"/>
            <w:tabs>
              <w:tab w:val="right" w:leader="dot" w:pos="9350"/>
            </w:tabs>
            <w:rPr>
              <w:rFonts w:asciiTheme="minorHAnsi" w:eastAsiaTheme="minorEastAsia" w:hAnsiTheme="minorHAnsi" w:cstheme="minorBidi"/>
              <w:noProof/>
              <w:sz w:val="24"/>
              <w:szCs w:val="24"/>
              <w:lang w:eastAsia="en-CA"/>
            </w:rPr>
          </w:pPr>
          <w:hyperlink w:anchor="_Toc210821393" w:history="1">
            <w:r w:rsidRPr="0038118F">
              <w:rPr>
                <w:rStyle w:val="Hyperlink"/>
                <w:noProof/>
              </w:rPr>
              <w:t>2. Snapshot extraction</w:t>
            </w:r>
            <w:r>
              <w:rPr>
                <w:noProof/>
                <w:webHidden/>
              </w:rPr>
              <w:tab/>
            </w:r>
            <w:r>
              <w:rPr>
                <w:noProof/>
                <w:webHidden/>
              </w:rPr>
              <w:fldChar w:fldCharType="begin"/>
            </w:r>
            <w:r>
              <w:rPr>
                <w:noProof/>
                <w:webHidden/>
              </w:rPr>
              <w:instrText xml:space="preserve"> PAGEREF _Toc210821393 \h </w:instrText>
            </w:r>
            <w:r>
              <w:rPr>
                <w:noProof/>
                <w:webHidden/>
              </w:rPr>
            </w:r>
            <w:r>
              <w:rPr>
                <w:noProof/>
                <w:webHidden/>
              </w:rPr>
              <w:fldChar w:fldCharType="separate"/>
            </w:r>
            <w:r>
              <w:rPr>
                <w:noProof/>
                <w:webHidden/>
              </w:rPr>
              <w:t>4</w:t>
            </w:r>
            <w:r>
              <w:rPr>
                <w:noProof/>
                <w:webHidden/>
              </w:rPr>
              <w:fldChar w:fldCharType="end"/>
            </w:r>
          </w:hyperlink>
        </w:p>
        <w:p w14:paraId="5CFD70CA" w14:textId="21688A52" w:rsidR="00D44658" w:rsidRDefault="00D44658">
          <w:pPr>
            <w:pStyle w:val="TOC3"/>
            <w:tabs>
              <w:tab w:val="left" w:pos="960"/>
              <w:tab w:val="right" w:leader="dot" w:pos="9350"/>
            </w:tabs>
            <w:rPr>
              <w:rFonts w:asciiTheme="minorHAnsi" w:eastAsiaTheme="minorEastAsia" w:hAnsiTheme="minorHAnsi" w:cstheme="minorBidi"/>
              <w:noProof/>
              <w:sz w:val="24"/>
              <w:szCs w:val="24"/>
              <w:lang w:eastAsia="en-CA"/>
            </w:rPr>
          </w:pPr>
          <w:hyperlink w:anchor="_Toc210821394" w:history="1">
            <w:r w:rsidRPr="0038118F">
              <w:rPr>
                <w:rStyle w:val="Hyperlink"/>
                <w:noProof/>
              </w:rPr>
              <w:t>a.</w:t>
            </w:r>
            <w:r>
              <w:rPr>
                <w:rFonts w:asciiTheme="minorHAnsi" w:eastAsiaTheme="minorEastAsia" w:hAnsiTheme="minorHAnsi" w:cstheme="minorBidi"/>
                <w:noProof/>
                <w:sz w:val="24"/>
                <w:szCs w:val="24"/>
                <w:lang w:eastAsia="en-CA"/>
              </w:rPr>
              <w:tab/>
            </w:r>
            <w:r w:rsidRPr="0038118F">
              <w:rPr>
                <w:rStyle w:val="Hyperlink"/>
                <w:noProof/>
              </w:rPr>
              <w:t>Quality rating</w:t>
            </w:r>
            <w:r>
              <w:rPr>
                <w:noProof/>
                <w:webHidden/>
              </w:rPr>
              <w:tab/>
            </w:r>
            <w:r>
              <w:rPr>
                <w:noProof/>
                <w:webHidden/>
              </w:rPr>
              <w:fldChar w:fldCharType="begin"/>
            </w:r>
            <w:r>
              <w:rPr>
                <w:noProof/>
                <w:webHidden/>
              </w:rPr>
              <w:instrText xml:space="preserve"> PAGEREF _Toc210821394 \h </w:instrText>
            </w:r>
            <w:r>
              <w:rPr>
                <w:noProof/>
                <w:webHidden/>
              </w:rPr>
            </w:r>
            <w:r>
              <w:rPr>
                <w:noProof/>
                <w:webHidden/>
              </w:rPr>
              <w:fldChar w:fldCharType="separate"/>
            </w:r>
            <w:r>
              <w:rPr>
                <w:noProof/>
                <w:webHidden/>
              </w:rPr>
              <w:t>4</w:t>
            </w:r>
            <w:r>
              <w:rPr>
                <w:noProof/>
                <w:webHidden/>
              </w:rPr>
              <w:fldChar w:fldCharType="end"/>
            </w:r>
          </w:hyperlink>
        </w:p>
        <w:p w14:paraId="01DCDFA3" w14:textId="096CD155" w:rsidR="00D44658" w:rsidRDefault="00D44658">
          <w:pPr>
            <w:pStyle w:val="TOC2"/>
            <w:tabs>
              <w:tab w:val="right" w:leader="dot" w:pos="9350"/>
            </w:tabs>
            <w:rPr>
              <w:rFonts w:asciiTheme="minorHAnsi" w:eastAsiaTheme="minorEastAsia" w:hAnsiTheme="minorHAnsi" w:cstheme="minorBidi"/>
              <w:noProof/>
              <w:sz w:val="24"/>
              <w:szCs w:val="24"/>
              <w:lang w:eastAsia="en-CA"/>
            </w:rPr>
          </w:pPr>
          <w:hyperlink w:anchor="_Toc210821395" w:history="1">
            <w:r w:rsidRPr="0038118F">
              <w:rPr>
                <w:rStyle w:val="Hyperlink"/>
                <w:noProof/>
              </w:rPr>
              <w:t>3. Measuring Whales</w:t>
            </w:r>
            <w:r>
              <w:rPr>
                <w:noProof/>
                <w:webHidden/>
              </w:rPr>
              <w:tab/>
            </w:r>
            <w:r>
              <w:rPr>
                <w:noProof/>
                <w:webHidden/>
              </w:rPr>
              <w:fldChar w:fldCharType="begin"/>
            </w:r>
            <w:r>
              <w:rPr>
                <w:noProof/>
                <w:webHidden/>
              </w:rPr>
              <w:instrText xml:space="preserve"> PAGEREF _Toc210821395 \h </w:instrText>
            </w:r>
            <w:r>
              <w:rPr>
                <w:noProof/>
                <w:webHidden/>
              </w:rPr>
            </w:r>
            <w:r>
              <w:rPr>
                <w:noProof/>
                <w:webHidden/>
              </w:rPr>
              <w:fldChar w:fldCharType="separate"/>
            </w:r>
            <w:r>
              <w:rPr>
                <w:noProof/>
                <w:webHidden/>
              </w:rPr>
              <w:t>5</w:t>
            </w:r>
            <w:r>
              <w:rPr>
                <w:noProof/>
                <w:webHidden/>
              </w:rPr>
              <w:fldChar w:fldCharType="end"/>
            </w:r>
          </w:hyperlink>
        </w:p>
        <w:p w14:paraId="117C130F" w14:textId="67A6875B" w:rsidR="00D44658" w:rsidRDefault="00D44658">
          <w:pPr>
            <w:pStyle w:val="TOC3"/>
            <w:tabs>
              <w:tab w:val="right" w:leader="dot" w:pos="9350"/>
            </w:tabs>
            <w:rPr>
              <w:rFonts w:asciiTheme="minorHAnsi" w:eastAsiaTheme="minorEastAsia" w:hAnsiTheme="minorHAnsi" w:cstheme="minorBidi"/>
              <w:noProof/>
              <w:sz w:val="24"/>
              <w:szCs w:val="24"/>
              <w:lang w:eastAsia="en-CA"/>
            </w:rPr>
          </w:pPr>
          <w:hyperlink w:anchor="_Toc210821396" w:history="1">
            <w:r w:rsidRPr="0038118F">
              <w:rPr>
                <w:rStyle w:val="Hyperlink"/>
                <w:noProof/>
              </w:rPr>
              <w:t>a. Extracting Pixel Lengths in MorphoMetriX V2</w:t>
            </w:r>
            <w:r>
              <w:rPr>
                <w:noProof/>
                <w:webHidden/>
              </w:rPr>
              <w:tab/>
            </w:r>
            <w:r>
              <w:rPr>
                <w:noProof/>
                <w:webHidden/>
              </w:rPr>
              <w:fldChar w:fldCharType="begin"/>
            </w:r>
            <w:r>
              <w:rPr>
                <w:noProof/>
                <w:webHidden/>
              </w:rPr>
              <w:instrText xml:space="preserve"> PAGEREF _Toc210821396 \h </w:instrText>
            </w:r>
            <w:r>
              <w:rPr>
                <w:noProof/>
                <w:webHidden/>
              </w:rPr>
            </w:r>
            <w:r>
              <w:rPr>
                <w:noProof/>
                <w:webHidden/>
              </w:rPr>
              <w:fldChar w:fldCharType="separate"/>
            </w:r>
            <w:r>
              <w:rPr>
                <w:noProof/>
                <w:webHidden/>
              </w:rPr>
              <w:t>5</w:t>
            </w:r>
            <w:r>
              <w:rPr>
                <w:noProof/>
                <w:webHidden/>
              </w:rPr>
              <w:fldChar w:fldCharType="end"/>
            </w:r>
          </w:hyperlink>
        </w:p>
        <w:p w14:paraId="5FF3EBAF" w14:textId="70F45974" w:rsidR="00D44658" w:rsidRDefault="00D44658">
          <w:pPr>
            <w:pStyle w:val="TOC2"/>
            <w:tabs>
              <w:tab w:val="right" w:leader="dot" w:pos="9350"/>
            </w:tabs>
            <w:rPr>
              <w:rFonts w:asciiTheme="minorHAnsi" w:eastAsiaTheme="minorEastAsia" w:hAnsiTheme="minorHAnsi" w:cstheme="minorBidi"/>
              <w:noProof/>
              <w:sz w:val="24"/>
              <w:szCs w:val="24"/>
              <w:lang w:eastAsia="en-CA"/>
            </w:rPr>
          </w:pPr>
          <w:hyperlink w:anchor="_Toc210821397" w:history="1">
            <w:r w:rsidRPr="0038118F">
              <w:rPr>
                <w:rStyle w:val="Hyperlink"/>
                <w:noProof/>
              </w:rPr>
              <w:t>4. Aerial photo-identification</w:t>
            </w:r>
            <w:r>
              <w:rPr>
                <w:noProof/>
                <w:webHidden/>
              </w:rPr>
              <w:tab/>
            </w:r>
            <w:r>
              <w:rPr>
                <w:noProof/>
                <w:webHidden/>
              </w:rPr>
              <w:fldChar w:fldCharType="begin"/>
            </w:r>
            <w:r>
              <w:rPr>
                <w:noProof/>
                <w:webHidden/>
              </w:rPr>
              <w:instrText xml:space="preserve"> PAGEREF _Toc210821397 \h </w:instrText>
            </w:r>
            <w:r>
              <w:rPr>
                <w:noProof/>
                <w:webHidden/>
              </w:rPr>
            </w:r>
            <w:r>
              <w:rPr>
                <w:noProof/>
                <w:webHidden/>
              </w:rPr>
              <w:fldChar w:fldCharType="separate"/>
            </w:r>
            <w:r>
              <w:rPr>
                <w:noProof/>
                <w:webHidden/>
              </w:rPr>
              <w:t>6</w:t>
            </w:r>
            <w:r>
              <w:rPr>
                <w:noProof/>
                <w:webHidden/>
              </w:rPr>
              <w:fldChar w:fldCharType="end"/>
            </w:r>
          </w:hyperlink>
        </w:p>
        <w:p w14:paraId="2BA58320" w14:textId="72D44D02" w:rsidR="00D44658" w:rsidRDefault="00D44658">
          <w:pPr>
            <w:pStyle w:val="TOC2"/>
            <w:tabs>
              <w:tab w:val="right" w:leader="dot" w:pos="9350"/>
            </w:tabs>
            <w:rPr>
              <w:rFonts w:asciiTheme="minorHAnsi" w:eastAsiaTheme="minorEastAsia" w:hAnsiTheme="minorHAnsi" w:cstheme="minorBidi"/>
              <w:noProof/>
              <w:sz w:val="24"/>
              <w:szCs w:val="24"/>
              <w:lang w:eastAsia="en-CA"/>
            </w:rPr>
          </w:pPr>
          <w:hyperlink w:anchor="_Toc210821398" w:history="1">
            <w:r w:rsidRPr="0038118F">
              <w:rPr>
                <w:rStyle w:val="Hyperlink"/>
                <w:noProof/>
              </w:rPr>
              <w:t>5. Inspecting peduncle dives</w:t>
            </w:r>
            <w:r>
              <w:rPr>
                <w:noProof/>
                <w:webHidden/>
              </w:rPr>
              <w:tab/>
            </w:r>
            <w:r>
              <w:rPr>
                <w:noProof/>
                <w:webHidden/>
              </w:rPr>
              <w:fldChar w:fldCharType="begin"/>
            </w:r>
            <w:r>
              <w:rPr>
                <w:noProof/>
                <w:webHidden/>
              </w:rPr>
              <w:instrText xml:space="preserve"> PAGEREF _Toc210821398 \h </w:instrText>
            </w:r>
            <w:r>
              <w:rPr>
                <w:noProof/>
                <w:webHidden/>
              </w:rPr>
            </w:r>
            <w:r>
              <w:rPr>
                <w:noProof/>
                <w:webHidden/>
              </w:rPr>
              <w:fldChar w:fldCharType="separate"/>
            </w:r>
            <w:r>
              <w:rPr>
                <w:noProof/>
                <w:webHidden/>
              </w:rPr>
              <w:t>6</w:t>
            </w:r>
            <w:r>
              <w:rPr>
                <w:noProof/>
                <w:webHidden/>
              </w:rPr>
              <w:fldChar w:fldCharType="end"/>
            </w:r>
          </w:hyperlink>
        </w:p>
        <w:p w14:paraId="14834580" w14:textId="07A42158" w:rsidR="00ED7FD8" w:rsidRDefault="00ED7FD8">
          <w:r>
            <w:rPr>
              <w:b/>
              <w:bCs/>
              <w:noProof/>
            </w:rPr>
            <w:fldChar w:fldCharType="end"/>
          </w:r>
        </w:p>
      </w:sdtContent>
    </w:sdt>
    <w:p w14:paraId="7BB0AA4C" w14:textId="176D3454" w:rsidR="00E34589" w:rsidRPr="00E34589" w:rsidRDefault="008C5E59" w:rsidP="00FE1413">
      <w:r>
        <w:t xml:space="preserve">My initial goal is to measure ~ 100 whales, which roughly translates to 7 </w:t>
      </w:r>
      <w:r>
        <w:rPr>
          <w:i/>
          <w:iCs/>
        </w:rPr>
        <w:t xml:space="preserve">different </w:t>
      </w:r>
      <w:r>
        <w:t xml:space="preserve">whales per day. I randomly inspected flights rated Q ≤ 4, until I could get good photos of whales. Within each video, I tried to capture a broad range of sizes. </w:t>
      </w:r>
    </w:p>
    <w:p w14:paraId="1B4D726F" w14:textId="25C6CE56" w:rsidR="00E34589" w:rsidRDefault="00E34589" w:rsidP="00FE1413">
      <w:pPr>
        <w:pStyle w:val="Heading2"/>
      </w:pPr>
      <w:bookmarkStart w:id="0" w:name="_Toc210821390"/>
      <w:r w:rsidRPr="00E34589">
        <w:t>1. Video selection</w:t>
      </w:r>
      <w:bookmarkEnd w:id="0"/>
    </w:p>
    <w:p w14:paraId="63456A82" w14:textId="0A860C69" w:rsidR="00FE1413" w:rsidRPr="008C5E59" w:rsidRDefault="00FE1413" w:rsidP="008C5E59">
      <w:pPr>
        <w:pStyle w:val="Heading3"/>
        <w:rPr>
          <w:i/>
          <w:iCs/>
          <w:u w:val="none"/>
        </w:rPr>
      </w:pPr>
      <w:bookmarkStart w:id="1" w:name="_Toc210821391"/>
      <w:r w:rsidRPr="00E34589">
        <w:t xml:space="preserve">a. </w:t>
      </w:r>
      <w:r w:rsidR="00386655">
        <w:t>Video q</w:t>
      </w:r>
      <w:r>
        <w:t>uality Rating</w:t>
      </w:r>
      <w:r w:rsidR="008C5E59">
        <w:t xml:space="preserve"> </w:t>
      </w:r>
      <w:r w:rsidR="008C5E59" w:rsidRPr="008C5E59">
        <w:rPr>
          <w:i/>
          <w:iCs/>
          <w:u w:val="none"/>
        </w:rPr>
        <w:t>Adapted from David Gaspard’s Northern Bottlenose Whale (Hyperoodon ampullatus) – Data Analysis Workflow</w:t>
      </w:r>
      <w:bookmarkEnd w:id="1"/>
    </w:p>
    <w:p w14:paraId="09C4CA11" w14:textId="77777777" w:rsidR="00FE1413" w:rsidRPr="00FE1413" w:rsidRDefault="00FE1413" w:rsidP="00FE1413">
      <w:r w:rsidRPr="00FE1413">
        <w:t xml:space="preserve">Each recording file is assigned a Quality Rating from 0 – 8 based on the following criteria. These traits might vary within the video, so assign the value corresponding to most of the recorded time. The total Quality is the sum of the criteria listed below. </w:t>
      </w:r>
    </w:p>
    <w:p w14:paraId="5D889EE1" w14:textId="77777777" w:rsidR="00FE1413" w:rsidRPr="00FE1413" w:rsidRDefault="00FE1413" w:rsidP="00FE1413">
      <w:r w:rsidRPr="00FE1413">
        <w:rPr>
          <w:u w:val="single"/>
        </w:rPr>
        <w:t>a. Glare: (0 – 2)</w:t>
      </w:r>
      <w:r w:rsidRPr="00FE1413">
        <w:t xml:space="preserve"> Consider the coverage and intensity of the glare throughout the footage. Glare refers to the reflection or shine that makes it hard to distinguish individual whales and their activities. </w:t>
      </w:r>
    </w:p>
    <w:p w14:paraId="5D43FA20" w14:textId="77777777" w:rsidR="00FE1413" w:rsidRPr="003A27F5" w:rsidRDefault="00FE1413" w:rsidP="00FE1413">
      <w:r w:rsidRPr="003A27F5">
        <w:rPr>
          <w:noProof/>
          <w:bdr w:val="none" w:sz="0" w:space="0" w:color="auto" w:frame="1"/>
        </w:rPr>
        <w:lastRenderedPageBreak/>
        <w:drawing>
          <wp:inline distT="0" distB="0" distL="0" distR="0" wp14:anchorId="16462BFD" wp14:editId="1D124694">
            <wp:extent cx="5053381" cy="2887169"/>
            <wp:effectExtent l="0" t="0" r="0" b="8890"/>
            <wp:docPr id="1958692759" name="Picture 1" descr="A collage of different types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692759" name="Picture 1" descr="A collage of different types of water&#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67529" cy="2895252"/>
                    </a:xfrm>
                    <a:prstGeom prst="rect">
                      <a:avLst/>
                    </a:prstGeom>
                    <a:noFill/>
                    <a:ln>
                      <a:noFill/>
                    </a:ln>
                  </pic:spPr>
                </pic:pic>
              </a:graphicData>
            </a:graphic>
          </wp:inline>
        </w:drawing>
      </w:r>
    </w:p>
    <w:p w14:paraId="13DF760B" w14:textId="77777777" w:rsidR="00FE1413" w:rsidRPr="003A27F5" w:rsidRDefault="00FE1413" w:rsidP="00FE1413">
      <w:pPr>
        <w:pStyle w:val="ListParagraph"/>
        <w:numPr>
          <w:ilvl w:val="0"/>
          <w:numId w:val="3"/>
        </w:numPr>
      </w:pPr>
      <w:r w:rsidRPr="003A27F5">
        <w:t>0 = Glare is absent or covers &lt; 25% of the frame</w:t>
      </w:r>
    </w:p>
    <w:p w14:paraId="7EC0445B" w14:textId="77777777" w:rsidR="00FE1413" w:rsidRPr="003A27F5" w:rsidRDefault="00FE1413" w:rsidP="00FE1413">
      <w:pPr>
        <w:pStyle w:val="ListParagraph"/>
        <w:numPr>
          <w:ilvl w:val="0"/>
          <w:numId w:val="3"/>
        </w:numPr>
      </w:pPr>
      <w:r w:rsidRPr="003A27F5">
        <w:t>1 = Medium intensity glare covering &gt; 25% of the frame</w:t>
      </w:r>
    </w:p>
    <w:p w14:paraId="310B5863" w14:textId="77777777" w:rsidR="00FE1413" w:rsidRPr="003A27F5" w:rsidRDefault="00FE1413" w:rsidP="00FE1413">
      <w:pPr>
        <w:pStyle w:val="ListParagraph"/>
        <w:numPr>
          <w:ilvl w:val="0"/>
          <w:numId w:val="3"/>
        </w:numPr>
      </w:pPr>
      <w:r w:rsidRPr="003A27F5">
        <w:t>2 = Intense glare covering &gt;25% of the glare. The intensity of the glare makes whales too hard to distinguish.</w:t>
      </w:r>
    </w:p>
    <w:p w14:paraId="1B4A9539" w14:textId="77777777" w:rsidR="00FE1413" w:rsidRPr="003A27F5" w:rsidRDefault="00FE1413" w:rsidP="00FE1413">
      <w:r>
        <w:rPr>
          <w:i/>
          <w:iCs/>
          <w:u w:val="single"/>
        </w:rPr>
        <w:t xml:space="preserve">b. </w:t>
      </w:r>
      <w:r w:rsidRPr="003A27F5">
        <w:rPr>
          <w:i/>
          <w:iCs/>
          <w:u w:val="single"/>
        </w:rPr>
        <w:t>Sea state:</w:t>
      </w:r>
      <w:r w:rsidRPr="003A27F5">
        <w:t xml:space="preserve"> (Not Beaufort scale!) This refers to the texture of the water surface that can interact with glare and distort the whale’s appearance. </w:t>
      </w:r>
    </w:p>
    <w:p w14:paraId="174B7B95" w14:textId="77777777" w:rsidR="00FE1413" w:rsidRPr="003A27F5" w:rsidRDefault="00FE1413" w:rsidP="00FE1413">
      <w:r w:rsidRPr="003A27F5">
        <w:rPr>
          <w:noProof/>
          <w:bdr w:val="none" w:sz="0" w:space="0" w:color="auto" w:frame="1"/>
        </w:rPr>
        <w:drawing>
          <wp:inline distT="0" distB="0" distL="0" distR="0" wp14:anchorId="612A620C" wp14:editId="399B47D4">
            <wp:extent cx="4950663" cy="2828483"/>
            <wp:effectExtent l="0" t="0" r="2540" b="0"/>
            <wp:docPr id="726492812" name="Picture 2" descr="A collage of whales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92812" name="Picture 2" descr="A collage of whales in the ocean&#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5662" cy="2837053"/>
                    </a:xfrm>
                    <a:prstGeom prst="rect">
                      <a:avLst/>
                    </a:prstGeom>
                    <a:noFill/>
                    <a:ln>
                      <a:noFill/>
                    </a:ln>
                  </pic:spPr>
                </pic:pic>
              </a:graphicData>
            </a:graphic>
          </wp:inline>
        </w:drawing>
      </w:r>
    </w:p>
    <w:p w14:paraId="45D0CEBB" w14:textId="77777777" w:rsidR="00FE1413" w:rsidRPr="003A27F5" w:rsidRDefault="00FE1413" w:rsidP="00FE1413">
      <w:pPr>
        <w:pStyle w:val="ListParagraph"/>
        <w:numPr>
          <w:ilvl w:val="0"/>
          <w:numId w:val="5"/>
        </w:numPr>
      </w:pPr>
      <w:r w:rsidRPr="003A27F5">
        <w:t xml:space="preserve">0 = Flat calm. Swell and undulations are visible, but no ripples in the water. </w:t>
      </w:r>
    </w:p>
    <w:p w14:paraId="7697C056" w14:textId="77777777" w:rsidR="00FE1413" w:rsidRPr="003A27F5" w:rsidRDefault="00FE1413" w:rsidP="00FE1413">
      <w:pPr>
        <w:pStyle w:val="ListParagraph"/>
        <w:numPr>
          <w:ilvl w:val="0"/>
          <w:numId w:val="5"/>
        </w:numPr>
      </w:pPr>
      <w:r w:rsidRPr="003A27F5">
        <w:t>1 = Small ripples are visible, but the sea surface is not significantly disturbed.</w:t>
      </w:r>
    </w:p>
    <w:p w14:paraId="36BA8C5E" w14:textId="77777777" w:rsidR="00FE1413" w:rsidRPr="003A27F5" w:rsidRDefault="00FE1413" w:rsidP="00FE1413">
      <w:pPr>
        <w:pStyle w:val="ListParagraph"/>
        <w:numPr>
          <w:ilvl w:val="0"/>
          <w:numId w:val="5"/>
        </w:numPr>
      </w:pPr>
      <w:r w:rsidRPr="003A27F5">
        <w:t>2 = Large ripples and waves</w:t>
      </w:r>
    </w:p>
    <w:p w14:paraId="2DA7C5FF" w14:textId="77777777" w:rsidR="00FE1413" w:rsidRPr="003A27F5" w:rsidRDefault="00FE1413" w:rsidP="00FE1413">
      <w:r>
        <w:rPr>
          <w:i/>
          <w:iCs/>
          <w:u w:val="single"/>
        </w:rPr>
        <w:t xml:space="preserve">c. </w:t>
      </w:r>
      <w:r w:rsidRPr="003A27F5">
        <w:rPr>
          <w:i/>
          <w:iCs/>
          <w:u w:val="single"/>
        </w:rPr>
        <w:t>Focus:</w:t>
      </w:r>
      <w:r w:rsidRPr="003A27F5">
        <w:rPr>
          <w:u w:val="single"/>
        </w:rPr>
        <w:t xml:space="preserve"> </w:t>
      </w:r>
      <w:r w:rsidRPr="003A27F5">
        <w:t xml:space="preserve">Whether the individuals are in focus or not (e.g., can you see clear </w:t>
      </w:r>
      <w:proofErr w:type="gramStart"/>
      <w:r w:rsidRPr="003A27F5">
        <w:t>edges</w:t>
      </w:r>
      <w:proofErr w:type="gramEnd"/>
      <w:r w:rsidRPr="003A27F5">
        <w:t xml:space="preserve"> or do they look cloudy/fuzzy?)</w:t>
      </w:r>
    </w:p>
    <w:p w14:paraId="186384EE" w14:textId="77777777" w:rsidR="00FE1413" w:rsidRPr="003A27F5" w:rsidRDefault="00FE1413" w:rsidP="00FE1413">
      <w:r w:rsidRPr="003A27F5">
        <w:rPr>
          <w:noProof/>
          <w:bdr w:val="none" w:sz="0" w:space="0" w:color="auto" w:frame="1"/>
        </w:rPr>
        <w:lastRenderedPageBreak/>
        <w:drawing>
          <wp:inline distT="0" distB="0" distL="0" distR="0" wp14:anchorId="50D95D1C" wp14:editId="70D51533">
            <wp:extent cx="4898963" cy="2798945"/>
            <wp:effectExtent l="0" t="0" r="0" b="1905"/>
            <wp:docPr id="1688246044" name="Picture 3" descr="Several different types of boats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46044" name="Picture 3" descr="Several different types of boats in the ocea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13129" cy="2807038"/>
                    </a:xfrm>
                    <a:prstGeom prst="rect">
                      <a:avLst/>
                    </a:prstGeom>
                    <a:noFill/>
                    <a:ln>
                      <a:noFill/>
                    </a:ln>
                  </pic:spPr>
                </pic:pic>
              </a:graphicData>
            </a:graphic>
          </wp:inline>
        </w:drawing>
      </w:r>
    </w:p>
    <w:p w14:paraId="3CEF6844" w14:textId="77777777" w:rsidR="00FE1413" w:rsidRPr="003A27F5" w:rsidRDefault="00FE1413" w:rsidP="00FE1413">
      <w:pPr>
        <w:pStyle w:val="ListParagraph"/>
        <w:numPr>
          <w:ilvl w:val="0"/>
          <w:numId w:val="4"/>
        </w:numPr>
      </w:pPr>
      <w:r w:rsidRPr="003A27F5">
        <w:t xml:space="preserve">0 = most of the footage is in focus, edges are </w:t>
      </w:r>
      <w:proofErr w:type="gramStart"/>
      <w:r w:rsidRPr="003A27F5">
        <w:t>sharp</w:t>
      </w:r>
      <w:proofErr w:type="gramEnd"/>
      <w:r w:rsidRPr="003A27F5">
        <w:t xml:space="preserve"> and details are visible in a whale.</w:t>
      </w:r>
    </w:p>
    <w:p w14:paraId="477FCF52" w14:textId="77777777" w:rsidR="00FE1413" w:rsidRPr="003A27F5" w:rsidRDefault="00FE1413" w:rsidP="00FE1413">
      <w:pPr>
        <w:pStyle w:val="ListParagraph"/>
        <w:numPr>
          <w:ilvl w:val="0"/>
          <w:numId w:val="4"/>
        </w:numPr>
      </w:pPr>
      <w:r w:rsidRPr="003A27F5">
        <w:t xml:space="preserve">1 = most of the footage is slightly out of focus. Some detail is visible (like peeling skin, blowhole) but edges are fuzzy. </w:t>
      </w:r>
    </w:p>
    <w:p w14:paraId="0D4155BB" w14:textId="77777777" w:rsidR="00FE1413" w:rsidRPr="003A27F5" w:rsidRDefault="00FE1413" w:rsidP="00FE1413">
      <w:pPr>
        <w:pStyle w:val="ListParagraph"/>
        <w:numPr>
          <w:ilvl w:val="0"/>
          <w:numId w:val="4"/>
        </w:numPr>
      </w:pPr>
      <w:r w:rsidRPr="003A27F5">
        <w:t xml:space="preserve">2 = most of the footage is blurry and whales are difficult to </w:t>
      </w:r>
      <w:proofErr w:type="gramStart"/>
      <w:r w:rsidRPr="003A27F5">
        <w:t>distinguish,</w:t>
      </w:r>
      <w:proofErr w:type="gramEnd"/>
      <w:r w:rsidRPr="003A27F5">
        <w:t xml:space="preserve"> marks are not visible in the whales. </w:t>
      </w:r>
    </w:p>
    <w:p w14:paraId="1E82B1B7" w14:textId="77777777" w:rsidR="00FE1413" w:rsidRPr="003A27F5" w:rsidRDefault="00FE1413" w:rsidP="00FE1413">
      <w:r>
        <w:rPr>
          <w:i/>
          <w:iCs/>
          <w:u w:val="single"/>
        </w:rPr>
        <w:t xml:space="preserve">d. </w:t>
      </w:r>
      <w:r w:rsidRPr="003A27F5">
        <w:rPr>
          <w:i/>
          <w:iCs/>
          <w:u w:val="single"/>
        </w:rPr>
        <w:t>Exposure</w:t>
      </w:r>
      <w:r w:rsidRPr="003A27F5">
        <w:rPr>
          <w:u w:val="single"/>
        </w:rPr>
        <w:t>:</w:t>
      </w:r>
      <w:r w:rsidRPr="003A27F5">
        <w:t xml:space="preserve"> Refers to how much light is being captured by the image. Over-exposure happens when image looks very white or burnt, and underexposure refers to when the image is very dark. </w:t>
      </w:r>
    </w:p>
    <w:p w14:paraId="16E87799" w14:textId="77777777" w:rsidR="00FE1413" w:rsidRPr="003A27F5" w:rsidRDefault="00FE1413" w:rsidP="00FE1413">
      <w:r w:rsidRPr="003A27F5">
        <w:rPr>
          <w:noProof/>
          <w:bdr w:val="none" w:sz="0" w:space="0" w:color="auto" w:frame="1"/>
        </w:rPr>
        <w:drawing>
          <wp:inline distT="0" distB="0" distL="0" distR="0" wp14:anchorId="50341BEF" wp14:editId="190F08E6">
            <wp:extent cx="4599302" cy="2627738"/>
            <wp:effectExtent l="0" t="0" r="0" b="1270"/>
            <wp:docPr id="698478865" name="Picture 4" descr="A collage of dolphins swimming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478865" name="Picture 4" descr="A collage of dolphins swimming in the ocea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0635" cy="2634213"/>
                    </a:xfrm>
                    <a:prstGeom prst="rect">
                      <a:avLst/>
                    </a:prstGeom>
                    <a:noFill/>
                    <a:ln>
                      <a:noFill/>
                    </a:ln>
                  </pic:spPr>
                </pic:pic>
              </a:graphicData>
            </a:graphic>
          </wp:inline>
        </w:drawing>
      </w:r>
    </w:p>
    <w:p w14:paraId="6F40F24F" w14:textId="77777777" w:rsidR="00FE1413" w:rsidRPr="003A27F5" w:rsidRDefault="00FE1413" w:rsidP="00FE1413">
      <w:pPr>
        <w:pStyle w:val="ListParagraph"/>
        <w:numPr>
          <w:ilvl w:val="0"/>
          <w:numId w:val="6"/>
        </w:numPr>
      </w:pPr>
      <w:r w:rsidRPr="003A27F5">
        <w:t xml:space="preserve">0 = exposure is good over the video and does not require any adjustments to easily detect individuals and their behaviours. </w:t>
      </w:r>
    </w:p>
    <w:p w14:paraId="299CB6B7" w14:textId="77777777" w:rsidR="00FE1413" w:rsidRPr="003A27F5" w:rsidRDefault="00FE1413" w:rsidP="00FE1413">
      <w:pPr>
        <w:pStyle w:val="ListParagraph"/>
        <w:numPr>
          <w:ilvl w:val="0"/>
          <w:numId w:val="6"/>
        </w:numPr>
      </w:pPr>
      <w:r w:rsidRPr="003A27F5">
        <w:t xml:space="preserve">1 = exposure is a bit high or low, but it can be fixed by modifying parameters in BORIS. </w:t>
      </w:r>
    </w:p>
    <w:p w14:paraId="49B86030" w14:textId="7C5E240D" w:rsidR="00FE1413" w:rsidRDefault="00FE1413" w:rsidP="00FE1413">
      <w:pPr>
        <w:pStyle w:val="ListParagraph"/>
        <w:numPr>
          <w:ilvl w:val="0"/>
          <w:numId w:val="6"/>
        </w:numPr>
      </w:pPr>
      <w:r w:rsidRPr="003A27F5">
        <w:t xml:space="preserve">2 = most of the video is under/over exposed in a way that can’t be fixed using BORIS adjustments. </w:t>
      </w:r>
    </w:p>
    <w:p w14:paraId="12F1017F" w14:textId="77777777" w:rsidR="00BE6FF2" w:rsidRPr="00FE1413" w:rsidRDefault="00BE6FF2" w:rsidP="00BE6FF2"/>
    <w:p w14:paraId="3D7D2347" w14:textId="24B4D447" w:rsidR="00BE6FF2" w:rsidRDefault="00BE6FF2" w:rsidP="00BE6FF2">
      <w:pPr>
        <w:pStyle w:val="Heading3"/>
      </w:pPr>
      <w:bookmarkStart w:id="2" w:name="_Toc210821392"/>
      <w:r>
        <w:t>b</w:t>
      </w:r>
      <w:r w:rsidRPr="00E34589">
        <w:t xml:space="preserve">. </w:t>
      </w:r>
      <w:r>
        <w:t>Video inspection</w:t>
      </w:r>
      <w:bookmarkEnd w:id="2"/>
      <w:r>
        <w:t xml:space="preserve"> </w:t>
      </w:r>
    </w:p>
    <w:p w14:paraId="480D360A" w14:textId="41ADD04A" w:rsidR="003705E1" w:rsidRDefault="003705E1" w:rsidP="003705E1">
      <w:pPr>
        <w:rPr>
          <w:color w:val="156082" w:themeColor="accent1"/>
        </w:rPr>
      </w:pPr>
      <w:r>
        <w:t xml:space="preserve">For each video, determine whether there are nadir times (&lt;87 </w:t>
      </w:r>
      <w:r w:rsidR="00E562D6">
        <w:t>degrees</w:t>
      </w:r>
      <w:r>
        <w:t xml:space="preserve">). If there are, inspect the output time interval in </w:t>
      </w:r>
      <w:r w:rsidR="00E562D6">
        <w:t>Boris</w:t>
      </w:r>
      <w:r>
        <w:t xml:space="preserve">. Otherwise, skip. </w:t>
      </w:r>
      <w:r w:rsidR="00E562D6">
        <w:t xml:space="preserve">Launch the R Shiny App – </w:t>
      </w:r>
      <w:proofErr w:type="spellStart"/>
      <w:r w:rsidR="00E562D6" w:rsidRPr="00E562D6">
        <w:rPr>
          <w:color w:val="156082" w:themeColor="accent1"/>
        </w:rPr>
        <w:t>shiny_app_find_nadir_</w:t>
      </w:r>
      <w:proofErr w:type="gramStart"/>
      <w:r w:rsidR="00E562D6" w:rsidRPr="00E562D6">
        <w:rPr>
          <w:color w:val="156082" w:themeColor="accent1"/>
        </w:rPr>
        <w:t>range.R</w:t>
      </w:r>
      <w:proofErr w:type="spellEnd"/>
      <w:proofErr w:type="gramEnd"/>
    </w:p>
    <w:p w14:paraId="5BF739F5" w14:textId="77777777" w:rsidR="00386655" w:rsidRDefault="00386655" w:rsidP="003705E1">
      <w:pPr>
        <w:rPr>
          <w:color w:val="156082" w:themeColor="accent1"/>
        </w:rPr>
      </w:pPr>
    </w:p>
    <w:p w14:paraId="1A65CE22" w14:textId="77777777" w:rsidR="00386655" w:rsidRPr="003705E1" w:rsidRDefault="00386655" w:rsidP="003705E1"/>
    <w:p w14:paraId="0B38F3F4" w14:textId="4787BD7C" w:rsidR="00E34589" w:rsidRDefault="00E34589" w:rsidP="00FE1413">
      <w:pPr>
        <w:pStyle w:val="Heading2"/>
      </w:pPr>
      <w:bookmarkStart w:id="3" w:name="_Toc210821393"/>
      <w:r>
        <w:t>2. Snapshot extraction</w:t>
      </w:r>
      <w:bookmarkEnd w:id="3"/>
    </w:p>
    <w:p w14:paraId="7CEB5440" w14:textId="08C0621E" w:rsidR="00BE6FF2" w:rsidRDefault="00BE6FF2" w:rsidP="00BE6FF2">
      <w:r>
        <w:t xml:space="preserve">Launch BORIS </w:t>
      </w:r>
    </w:p>
    <w:p w14:paraId="6F9F251A" w14:textId="5E38FC19" w:rsidR="00BE6FF2" w:rsidRDefault="00BE6FF2" w:rsidP="00BE6FF2">
      <w:r>
        <w:t>A good photo had</w:t>
      </w:r>
      <w:r w:rsidR="003757F3">
        <w:t xml:space="preserve"> – photo quality rating has to do with body position</w:t>
      </w:r>
    </w:p>
    <w:p w14:paraId="475F5214" w14:textId="17381DF0" w:rsidR="00BE6FF2" w:rsidRDefault="00BE6FF2" w:rsidP="00BE6FF2">
      <w:pPr>
        <w:pStyle w:val="ListParagraph"/>
        <w:numPr>
          <w:ilvl w:val="0"/>
          <w:numId w:val="7"/>
        </w:numPr>
      </w:pPr>
      <w:r>
        <w:t xml:space="preserve">Whale </w:t>
      </w:r>
      <w:r w:rsidR="003757F3">
        <w:t>lying</w:t>
      </w:r>
      <w:r>
        <w:t xml:space="preserve"> flat at the surface</w:t>
      </w:r>
      <w:r w:rsidR="003757F3">
        <w:t xml:space="preserve"> </w:t>
      </w:r>
      <w:r w:rsidR="003757F3">
        <w:fldChar w:fldCharType="begin"/>
      </w:r>
      <w:r w:rsidR="00386655">
        <w:instrText xml:space="preserve"> ADDIN ZOTERO_ITEM CSL_CITATION {"citationID":"yxQNMjKt","properties":{"formattedCitation":"(Glarou et al. 2022)","plainCitation":"(Glarou et al. 2022)","noteIndex":0},"citationItems":[{"id":2720,"uris":["http://zotero.org/users/5395629/items/GEFAD4PI"],"itemData":{"id":2720,"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3757F3">
        <w:fldChar w:fldCharType="separate"/>
      </w:r>
      <w:r w:rsidR="003757F3" w:rsidRPr="003757F3">
        <w:t>(Glarou et al. 2022)</w:t>
      </w:r>
      <w:r w:rsidR="003757F3">
        <w:fldChar w:fldCharType="end"/>
      </w:r>
    </w:p>
    <w:p w14:paraId="2EDC9804" w14:textId="72B692C2" w:rsidR="00BE6FF2" w:rsidRDefault="00BE6FF2" w:rsidP="00BE6FF2">
      <w:pPr>
        <w:pStyle w:val="ListParagraph"/>
        <w:numPr>
          <w:ilvl w:val="0"/>
          <w:numId w:val="7"/>
        </w:numPr>
      </w:pPr>
      <w:r>
        <w:t>Flippers visible</w:t>
      </w:r>
      <w:r w:rsidR="00E562D6">
        <w:t xml:space="preserve"> – if possible!</w:t>
      </w:r>
    </w:p>
    <w:p w14:paraId="66CC996F" w14:textId="64C6DC0E" w:rsidR="00BE6FF2" w:rsidRDefault="00E562D6" w:rsidP="00BE6FF2">
      <w:pPr>
        <w:pStyle w:val="ListParagraph"/>
        <w:numPr>
          <w:ilvl w:val="0"/>
          <w:numId w:val="7"/>
        </w:numPr>
      </w:pPr>
      <w:r>
        <w:t>At Nadir</w:t>
      </w:r>
    </w:p>
    <w:p w14:paraId="3EC83EC8" w14:textId="073E5892" w:rsidR="00386655" w:rsidRDefault="00386655" w:rsidP="00386655">
      <w:pPr>
        <w:pStyle w:val="Heading3"/>
        <w:numPr>
          <w:ilvl w:val="0"/>
          <w:numId w:val="8"/>
        </w:numPr>
      </w:pPr>
      <w:bookmarkStart w:id="4" w:name="_Toc210821394"/>
      <w:r>
        <w:t>Quality rating</w:t>
      </w:r>
      <w:bookmarkEnd w:id="4"/>
      <w:r>
        <w:t xml:space="preserve"> </w:t>
      </w:r>
    </w:p>
    <w:p w14:paraId="450FB923" w14:textId="19EEED90" w:rsidR="00386655" w:rsidRDefault="00386655" w:rsidP="00386655">
      <w:r>
        <w:t xml:space="preserve">Using a modified version of </w:t>
      </w:r>
      <w:r>
        <w:fldChar w:fldCharType="begin"/>
      </w:r>
      <w:r>
        <w:instrText xml:space="preserve"> ADDIN ZOTERO_ITEM CSL_CITATION {"citationID":"XbWnNodQ","properties":{"formattedCitation":"(Christiansen et al. 2018)","plainCitation":"(Christiansen et al. 2018)","noteIndex":0},"citationItems":[{"id":5334,"uris":["http://zotero.org/users/5395629/items/SHUXSL7Z"],"itemData":{"id":5334,"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Pr>
          <w:noProof/>
        </w:rPr>
        <w:t>(Christiansen et al. 2018)</w:t>
      </w:r>
      <w:r>
        <w:fldChar w:fldCharType="end"/>
      </w:r>
      <w:r>
        <w:t xml:space="preserve"> to account for the </w:t>
      </w:r>
      <w:r w:rsidR="0090009D">
        <w:t>measurability</w:t>
      </w:r>
      <w:r>
        <w:t xml:space="preserve"> of HF and HD, but omitting body width (not interested!)</w:t>
      </w:r>
    </w:p>
    <w:tbl>
      <w:tblPr>
        <w:tblStyle w:val="TableGrid"/>
        <w:tblW w:w="0" w:type="auto"/>
        <w:tblLook w:val="04A0" w:firstRow="1" w:lastRow="0" w:firstColumn="1" w:lastColumn="0" w:noHBand="0" w:noVBand="1"/>
      </w:tblPr>
      <w:tblGrid>
        <w:gridCol w:w="2337"/>
        <w:gridCol w:w="2337"/>
        <w:gridCol w:w="2338"/>
        <w:gridCol w:w="2338"/>
      </w:tblGrid>
      <w:tr w:rsidR="0090009D" w14:paraId="37E06301" w14:textId="77777777" w:rsidTr="0090009D">
        <w:tc>
          <w:tcPr>
            <w:tcW w:w="2337" w:type="dxa"/>
          </w:tcPr>
          <w:p w14:paraId="13BC1F47" w14:textId="5A7A4E48" w:rsidR="0090009D" w:rsidRPr="0090009D" w:rsidRDefault="0090009D" w:rsidP="00386655">
            <w:pPr>
              <w:rPr>
                <w:b/>
                <w:bCs/>
              </w:rPr>
            </w:pPr>
            <w:r>
              <w:rPr>
                <w:b/>
                <w:bCs/>
              </w:rPr>
              <w:t>Attribute</w:t>
            </w:r>
          </w:p>
        </w:tc>
        <w:tc>
          <w:tcPr>
            <w:tcW w:w="2337" w:type="dxa"/>
          </w:tcPr>
          <w:p w14:paraId="3308A49C" w14:textId="0995B710" w:rsidR="0090009D" w:rsidRDefault="0090009D" w:rsidP="00386655">
            <w:r>
              <w:t>1 (good)</w:t>
            </w:r>
          </w:p>
        </w:tc>
        <w:tc>
          <w:tcPr>
            <w:tcW w:w="2338" w:type="dxa"/>
          </w:tcPr>
          <w:p w14:paraId="6D9FC8E4" w14:textId="624C71C2" w:rsidR="0090009D" w:rsidRDefault="0090009D" w:rsidP="00386655">
            <w:r>
              <w:t>2 (medium)</w:t>
            </w:r>
          </w:p>
        </w:tc>
        <w:tc>
          <w:tcPr>
            <w:tcW w:w="2338" w:type="dxa"/>
          </w:tcPr>
          <w:p w14:paraId="25EAB2F7" w14:textId="3DD04949" w:rsidR="0090009D" w:rsidRDefault="0090009D" w:rsidP="00386655">
            <w:r>
              <w:t>3 (poor)</w:t>
            </w:r>
          </w:p>
        </w:tc>
      </w:tr>
      <w:tr w:rsidR="0090009D" w14:paraId="301524D4" w14:textId="77777777" w:rsidTr="0090009D">
        <w:tc>
          <w:tcPr>
            <w:tcW w:w="2337" w:type="dxa"/>
          </w:tcPr>
          <w:p w14:paraId="3642FCD3" w14:textId="537ED61E" w:rsidR="0090009D" w:rsidRDefault="0090009D" w:rsidP="00386655">
            <w:r>
              <w:t>Camera focus</w:t>
            </w:r>
          </w:p>
        </w:tc>
        <w:tc>
          <w:tcPr>
            <w:tcW w:w="2337" w:type="dxa"/>
          </w:tcPr>
          <w:p w14:paraId="42E9EDDD" w14:textId="2F86DD2C" w:rsidR="0090009D" w:rsidRDefault="0090009D" w:rsidP="00386655">
            <w:r>
              <w:t>Picture is sharp, contour of body clearly visible</w:t>
            </w:r>
          </w:p>
        </w:tc>
        <w:tc>
          <w:tcPr>
            <w:tcW w:w="2338" w:type="dxa"/>
          </w:tcPr>
          <w:p w14:paraId="23570E81" w14:textId="04654B3F" w:rsidR="0090009D" w:rsidRDefault="0090009D" w:rsidP="00386655">
            <w:r>
              <w:t>Blurry but still able to make out contour of whale’s body</w:t>
            </w:r>
          </w:p>
        </w:tc>
        <w:tc>
          <w:tcPr>
            <w:tcW w:w="2338" w:type="dxa"/>
          </w:tcPr>
          <w:p w14:paraId="5DD42ED2" w14:textId="753BA17D" w:rsidR="0090009D" w:rsidRDefault="0090009D" w:rsidP="00386655">
            <w:r>
              <w:t>Picture too blurry to make out the contour of the whale’s body</w:t>
            </w:r>
          </w:p>
        </w:tc>
      </w:tr>
      <w:tr w:rsidR="0090009D" w14:paraId="0B38D0BA" w14:textId="77777777" w:rsidTr="0090009D">
        <w:tc>
          <w:tcPr>
            <w:tcW w:w="2337" w:type="dxa"/>
          </w:tcPr>
          <w:p w14:paraId="36329A21" w14:textId="19491D5F" w:rsidR="0090009D" w:rsidRDefault="0090009D" w:rsidP="00386655">
            <w:r>
              <w:t>Body straightness</w:t>
            </w:r>
          </w:p>
        </w:tc>
        <w:tc>
          <w:tcPr>
            <w:tcW w:w="2337" w:type="dxa"/>
          </w:tcPr>
          <w:p w14:paraId="4E4FB7E8" w14:textId="54DF7307" w:rsidR="0090009D" w:rsidRDefault="0090009D" w:rsidP="00386655">
            <w:r>
              <w:t>Body axis midline crosses peduncle near the center.</w:t>
            </w:r>
          </w:p>
        </w:tc>
        <w:tc>
          <w:tcPr>
            <w:tcW w:w="2338" w:type="dxa"/>
          </w:tcPr>
          <w:p w14:paraId="634F29E7" w14:textId="1A2BBE6C" w:rsidR="0090009D" w:rsidRDefault="0090009D" w:rsidP="00386655">
            <w:r>
              <w:t>Body axis midline crosses near the edges of peduncle</w:t>
            </w:r>
          </w:p>
        </w:tc>
        <w:tc>
          <w:tcPr>
            <w:tcW w:w="2338" w:type="dxa"/>
          </w:tcPr>
          <w:p w14:paraId="6F076EF6" w14:textId="1A97A09A" w:rsidR="0090009D" w:rsidRDefault="0090009D" w:rsidP="00386655">
            <w:r>
              <w:t>Body axis midline crosses outside peduncle.</w:t>
            </w:r>
          </w:p>
        </w:tc>
      </w:tr>
      <w:tr w:rsidR="0090009D" w14:paraId="2308D3F7" w14:textId="77777777" w:rsidTr="0090009D">
        <w:tc>
          <w:tcPr>
            <w:tcW w:w="2337" w:type="dxa"/>
          </w:tcPr>
          <w:p w14:paraId="1DAC1EB4" w14:textId="2799526A" w:rsidR="0090009D" w:rsidRDefault="0090009D" w:rsidP="00386655">
            <w:r>
              <w:t>Body roll</w:t>
            </w:r>
          </w:p>
        </w:tc>
        <w:tc>
          <w:tcPr>
            <w:tcW w:w="2337" w:type="dxa"/>
          </w:tcPr>
          <w:p w14:paraId="6F229C88" w14:textId="0F2F36BC" w:rsidR="0090009D" w:rsidRDefault="0090009D" w:rsidP="00386655">
            <w:r>
              <w:t>Snout peak is aligned with the midline of the body</w:t>
            </w:r>
          </w:p>
        </w:tc>
        <w:tc>
          <w:tcPr>
            <w:tcW w:w="2338" w:type="dxa"/>
          </w:tcPr>
          <w:p w14:paraId="1DDBEFA4" w14:textId="1523BE3E" w:rsidR="0090009D" w:rsidRDefault="0090009D" w:rsidP="00386655">
            <w:r>
              <w:t xml:space="preserve">Snout peak deviates slightly (&lt;1/3 of </w:t>
            </w:r>
            <w:r w:rsidR="00ED4DC6">
              <w:t>head width)</w:t>
            </w:r>
          </w:p>
        </w:tc>
        <w:tc>
          <w:tcPr>
            <w:tcW w:w="2338" w:type="dxa"/>
          </w:tcPr>
          <w:p w14:paraId="19851F27" w14:textId="2B05D49E" w:rsidR="0090009D" w:rsidRDefault="00ED4DC6" w:rsidP="00386655">
            <w:r>
              <w:t>Snout peak deviates slightly (&gt;1/3 of head width)</w:t>
            </w:r>
          </w:p>
        </w:tc>
      </w:tr>
      <w:tr w:rsidR="0090009D" w14:paraId="31C6FE1E" w14:textId="77777777" w:rsidTr="0090009D">
        <w:tc>
          <w:tcPr>
            <w:tcW w:w="2337" w:type="dxa"/>
          </w:tcPr>
          <w:p w14:paraId="24B8786F" w14:textId="6A1F6622" w:rsidR="0090009D" w:rsidRDefault="0090009D" w:rsidP="00386655">
            <w:r>
              <w:t>Body arch</w:t>
            </w:r>
          </w:p>
        </w:tc>
        <w:tc>
          <w:tcPr>
            <w:tcW w:w="2337" w:type="dxa"/>
          </w:tcPr>
          <w:p w14:paraId="53F0FBA9" w14:textId="77B6A09A" w:rsidR="0090009D" w:rsidRDefault="00ED4DC6" w:rsidP="00386655">
            <w:r>
              <w:t>No visible arching – lying flat in the water</w:t>
            </w:r>
          </w:p>
        </w:tc>
        <w:tc>
          <w:tcPr>
            <w:tcW w:w="2338" w:type="dxa"/>
          </w:tcPr>
          <w:p w14:paraId="5EF36B38" w14:textId="0A796BC9" w:rsidR="0090009D" w:rsidRDefault="00ED4DC6" w:rsidP="00386655">
            <w:r>
              <w:t>Head or peduncle slightly lifted or dropped.</w:t>
            </w:r>
          </w:p>
        </w:tc>
        <w:tc>
          <w:tcPr>
            <w:tcW w:w="2338" w:type="dxa"/>
          </w:tcPr>
          <w:p w14:paraId="3B65219B" w14:textId="3C81D8F9" w:rsidR="0090009D" w:rsidRDefault="00ED4DC6" w:rsidP="00386655">
            <w:r>
              <w:t>Head or peduncle significantly lifted or dropped</w:t>
            </w:r>
          </w:p>
        </w:tc>
      </w:tr>
      <w:tr w:rsidR="00ED4DC6" w14:paraId="0828711E" w14:textId="77777777" w:rsidTr="0090009D">
        <w:tc>
          <w:tcPr>
            <w:tcW w:w="2337" w:type="dxa"/>
          </w:tcPr>
          <w:p w14:paraId="25CF82F0" w14:textId="68B92A4C" w:rsidR="00ED4DC6" w:rsidRDefault="00ED4DC6" w:rsidP="00386655">
            <w:r>
              <w:t>Body pitch</w:t>
            </w:r>
          </w:p>
        </w:tc>
        <w:tc>
          <w:tcPr>
            <w:tcW w:w="2337" w:type="dxa"/>
          </w:tcPr>
          <w:p w14:paraId="24DEE9E9" w14:textId="051C1F57" w:rsidR="00ED4DC6" w:rsidRDefault="00ED4DC6" w:rsidP="00386655">
            <w:r>
              <w:t>Axis of whale is not angled vertically.</w:t>
            </w:r>
          </w:p>
        </w:tc>
        <w:tc>
          <w:tcPr>
            <w:tcW w:w="2338" w:type="dxa"/>
          </w:tcPr>
          <w:p w14:paraId="16C05661" w14:textId="5EC60D1B" w:rsidR="00ED4DC6" w:rsidRDefault="00ED4DC6" w:rsidP="00386655">
            <w:r>
              <w:t>Axis of whale is angle slightly up or down.</w:t>
            </w:r>
          </w:p>
        </w:tc>
        <w:tc>
          <w:tcPr>
            <w:tcW w:w="2338" w:type="dxa"/>
          </w:tcPr>
          <w:p w14:paraId="6BBE8CB2" w14:textId="6956BABC" w:rsidR="00ED4DC6" w:rsidRDefault="00ED4DC6" w:rsidP="00386655">
            <w:r>
              <w:t xml:space="preserve">Axis f whale is angled significantly up or down. </w:t>
            </w:r>
          </w:p>
        </w:tc>
      </w:tr>
      <w:tr w:rsidR="0090009D" w14:paraId="6507C0B0" w14:textId="77777777" w:rsidTr="0090009D">
        <w:tc>
          <w:tcPr>
            <w:tcW w:w="2337" w:type="dxa"/>
          </w:tcPr>
          <w:p w14:paraId="362DA01C" w14:textId="0B4C2F04" w:rsidR="0090009D" w:rsidRDefault="0090009D" w:rsidP="00386655">
            <w:r>
              <w:t>Body length measurability</w:t>
            </w:r>
          </w:p>
        </w:tc>
        <w:tc>
          <w:tcPr>
            <w:tcW w:w="2337" w:type="dxa"/>
          </w:tcPr>
          <w:p w14:paraId="0F64324F" w14:textId="1B8E9DB9" w:rsidR="0090009D" w:rsidRDefault="00ED4DC6" w:rsidP="00386655">
            <w:r>
              <w:t xml:space="preserve">Both tip of rostrum and the notch of tail fluke are clearly visible. </w:t>
            </w:r>
          </w:p>
        </w:tc>
        <w:tc>
          <w:tcPr>
            <w:tcW w:w="2338" w:type="dxa"/>
          </w:tcPr>
          <w:p w14:paraId="11EAB5E7" w14:textId="025A0EAE" w:rsidR="0090009D" w:rsidRDefault="00ED4DC6" w:rsidP="00386655">
            <w:r>
              <w:t xml:space="preserve">The tip of the rostrum or the notch of the tail fluke is partly obscured but can be approximated. </w:t>
            </w:r>
          </w:p>
        </w:tc>
        <w:tc>
          <w:tcPr>
            <w:tcW w:w="2338" w:type="dxa"/>
          </w:tcPr>
          <w:p w14:paraId="7451110B" w14:textId="046A77A7" w:rsidR="0090009D" w:rsidRDefault="00ED4DC6" w:rsidP="00386655">
            <w:r>
              <w:t xml:space="preserve">The tip of the rostrum or the notch of the tail fluke </w:t>
            </w:r>
            <w:proofErr w:type="gramStart"/>
            <w:r>
              <w:t>are</w:t>
            </w:r>
            <w:proofErr w:type="gramEnd"/>
            <w:r>
              <w:t xml:space="preserve"> not visible due to spray, water distortion, another animal, etc. </w:t>
            </w:r>
          </w:p>
        </w:tc>
      </w:tr>
      <w:tr w:rsidR="0090009D" w14:paraId="62C4EE9B" w14:textId="77777777" w:rsidTr="0090009D">
        <w:tc>
          <w:tcPr>
            <w:tcW w:w="2337" w:type="dxa"/>
          </w:tcPr>
          <w:p w14:paraId="1E08AF08" w14:textId="6ABABD1D" w:rsidR="0090009D" w:rsidRDefault="0090009D" w:rsidP="00386655">
            <w:r>
              <w:t>HD measurability</w:t>
            </w:r>
          </w:p>
        </w:tc>
        <w:tc>
          <w:tcPr>
            <w:tcW w:w="2337" w:type="dxa"/>
          </w:tcPr>
          <w:p w14:paraId="4E2F86B8" w14:textId="27CDDF14" w:rsidR="0090009D" w:rsidRDefault="00ED4DC6" w:rsidP="00386655">
            <w:r>
              <w:t>Dorsal fin edge is clearly distinguishable.</w:t>
            </w:r>
          </w:p>
        </w:tc>
        <w:tc>
          <w:tcPr>
            <w:tcW w:w="2338" w:type="dxa"/>
          </w:tcPr>
          <w:p w14:paraId="10501F42" w14:textId="00DB9171" w:rsidR="0090009D" w:rsidRDefault="00ED4DC6" w:rsidP="00386655">
            <w:r>
              <w:t>Dorsal fin edge is generally distinguishable but is slightly slopy.</w:t>
            </w:r>
          </w:p>
        </w:tc>
        <w:tc>
          <w:tcPr>
            <w:tcW w:w="2338" w:type="dxa"/>
          </w:tcPr>
          <w:p w14:paraId="6CCBD55B" w14:textId="2E0CF266" w:rsidR="0090009D" w:rsidRDefault="00ED4DC6" w:rsidP="00386655">
            <w:r>
              <w:t xml:space="preserve">Dorsal fin edge is </w:t>
            </w:r>
            <w:r w:rsidR="006977DA">
              <w:t>not distinguishable due to shape or obstruction.</w:t>
            </w:r>
          </w:p>
        </w:tc>
      </w:tr>
      <w:tr w:rsidR="0090009D" w14:paraId="64922797" w14:textId="77777777" w:rsidTr="0090009D">
        <w:tc>
          <w:tcPr>
            <w:tcW w:w="2337" w:type="dxa"/>
          </w:tcPr>
          <w:p w14:paraId="373C41CF" w14:textId="634F1764" w:rsidR="0090009D" w:rsidRDefault="0090009D" w:rsidP="00386655">
            <w:r>
              <w:lastRenderedPageBreak/>
              <w:t>HF measurability</w:t>
            </w:r>
          </w:p>
        </w:tc>
        <w:tc>
          <w:tcPr>
            <w:tcW w:w="2337" w:type="dxa"/>
          </w:tcPr>
          <w:p w14:paraId="1DB57BF7" w14:textId="2075D517" w:rsidR="0090009D" w:rsidRDefault="006977DA" w:rsidP="00386655">
            <w:r>
              <w:t>Both flippers are clearly visible.</w:t>
            </w:r>
          </w:p>
        </w:tc>
        <w:tc>
          <w:tcPr>
            <w:tcW w:w="2338" w:type="dxa"/>
          </w:tcPr>
          <w:p w14:paraId="56617D6F" w14:textId="7D73687B" w:rsidR="0090009D" w:rsidRDefault="006977DA" w:rsidP="00386655">
            <w:r>
              <w:t>One or both flippers are partly visible or can be approximated.</w:t>
            </w:r>
          </w:p>
        </w:tc>
        <w:tc>
          <w:tcPr>
            <w:tcW w:w="2338" w:type="dxa"/>
          </w:tcPr>
          <w:p w14:paraId="7515E8D5" w14:textId="1D64848C" w:rsidR="0090009D" w:rsidRDefault="006977DA" w:rsidP="00386655">
            <w:r>
              <w:t xml:space="preserve">Flippers are hardly visible. </w:t>
            </w:r>
          </w:p>
        </w:tc>
      </w:tr>
    </w:tbl>
    <w:p w14:paraId="37DF8B6E" w14:textId="77777777" w:rsidR="00386655" w:rsidRPr="00386655" w:rsidRDefault="00386655" w:rsidP="00386655"/>
    <w:p w14:paraId="449AA938" w14:textId="77777777" w:rsidR="00386655" w:rsidRPr="00BE6FF2" w:rsidRDefault="00386655" w:rsidP="00386655"/>
    <w:p w14:paraId="7E5079CF" w14:textId="265D8A59" w:rsidR="00E34589" w:rsidRDefault="00E34589" w:rsidP="00FE1413">
      <w:pPr>
        <w:pStyle w:val="Heading2"/>
      </w:pPr>
      <w:bookmarkStart w:id="5" w:name="_Toc210821395"/>
      <w:r>
        <w:t>3. Measuring Whales</w:t>
      </w:r>
      <w:bookmarkEnd w:id="5"/>
    </w:p>
    <w:p w14:paraId="18DDDD3A" w14:textId="76B9D4F7" w:rsidR="00E34589" w:rsidRDefault="00E34589" w:rsidP="00FE1413">
      <w:pPr>
        <w:pStyle w:val="Heading3"/>
      </w:pPr>
      <w:bookmarkStart w:id="6" w:name="_Toc210821396"/>
      <w:r w:rsidRPr="00E34589">
        <w:t xml:space="preserve">a. Extracting Pixel Lengths </w:t>
      </w:r>
      <w:r>
        <w:t>in</w:t>
      </w:r>
      <w:r w:rsidRPr="00E34589">
        <w:t xml:space="preserve"> </w:t>
      </w:r>
      <w:proofErr w:type="spellStart"/>
      <w:r w:rsidRPr="00E34589">
        <w:t>MorphoMetriX</w:t>
      </w:r>
      <w:proofErr w:type="spellEnd"/>
      <w:r w:rsidRPr="00E34589">
        <w:t xml:space="preserve"> V2</w:t>
      </w:r>
      <w:bookmarkEnd w:id="6"/>
    </w:p>
    <w:p w14:paraId="0C14392F" w14:textId="77777777" w:rsidR="00E34589" w:rsidRDefault="00E34589" w:rsidP="00FE1413">
      <w:pPr>
        <w:pStyle w:val="ListParagraph"/>
        <w:numPr>
          <w:ilvl w:val="0"/>
          <w:numId w:val="2"/>
        </w:numPr>
      </w:pPr>
      <w:r>
        <w:t xml:space="preserve">Launch the </w:t>
      </w:r>
      <w:proofErr w:type="spellStart"/>
      <w:r>
        <w:t>MorphoMetriX</w:t>
      </w:r>
      <w:proofErr w:type="spellEnd"/>
      <w:r>
        <w:t xml:space="preserve"> V2 app (installed from .exe file - </w:t>
      </w:r>
      <w:hyperlink r:id="rId10" w:history="1">
        <w:r w:rsidRPr="00E00C62">
          <w:rPr>
            <w:rStyle w:val="Hyperlink"/>
          </w:rPr>
          <w:t>https://github.com/MMI-CODEX/MorphoMetriX-V2/releases</w:t>
        </w:r>
      </w:hyperlink>
      <w:r>
        <w:t>).</w:t>
      </w:r>
    </w:p>
    <w:p w14:paraId="488BB1DB" w14:textId="77777777" w:rsidR="00E34589" w:rsidRDefault="00E34589" w:rsidP="00FE1413">
      <w:pPr>
        <w:pStyle w:val="ListParagraph"/>
        <w:numPr>
          <w:ilvl w:val="0"/>
          <w:numId w:val="2"/>
        </w:numPr>
      </w:pPr>
      <w:r>
        <w:t xml:space="preserve">Select an image from the folder </w:t>
      </w:r>
      <w:r w:rsidRPr="00E34589">
        <w:t>C:\Users\balae\Documents\SpermWhale_SexAge_Drone</w:t>
      </w:r>
      <w:r>
        <w:t>\drone_snapshots</w:t>
      </w:r>
    </w:p>
    <w:p w14:paraId="11F4ABD4" w14:textId="06E2345D" w:rsidR="00E34589" w:rsidRDefault="00452E19" w:rsidP="00FE1413">
      <w:pPr>
        <w:pStyle w:val="ListParagraph"/>
        <w:numPr>
          <w:ilvl w:val="0"/>
          <w:numId w:val="2"/>
        </w:numPr>
      </w:pPr>
      <w:r>
        <w:t>Set the measurement to ‘</w:t>
      </w:r>
      <w:proofErr w:type="gramStart"/>
      <w:r>
        <w:t>Piece-Wise</w:t>
      </w:r>
      <w:proofErr w:type="gramEnd"/>
      <w:r>
        <w:t>’</w:t>
      </w:r>
    </w:p>
    <w:p w14:paraId="28B006E6" w14:textId="778DCC2F" w:rsidR="00D2447E" w:rsidRDefault="00452E19" w:rsidP="00FE1413">
      <w:pPr>
        <w:pStyle w:val="ListParagraph"/>
        <w:numPr>
          <w:ilvl w:val="0"/>
          <w:numId w:val="2"/>
        </w:numPr>
      </w:pPr>
      <w:r>
        <w:t>Enter drone height</w:t>
      </w:r>
    </w:p>
    <w:p w14:paraId="2CA36AE1" w14:textId="178EE128" w:rsidR="00BE6FF2" w:rsidRPr="00D2447E" w:rsidRDefault="00BE6FF2" w:rsidP="00FE1413">
      <w:pPr>
        <w:pStyle w:val="ListParagraph"/>
        <w:numPr>
          <w:ilvl w:val="0"/>
          <w:numId w:val="2"/>
        </w:numPr>
      </w:pPr>
      <w:r>
        <w:t xml:space="preserve">In the notes, enter the suspected age/sex class: M (mature male), NB (newborn), C (calf), AJ (adult female/juvenile). </w:t>
      </w:r>
    </w:p>
    <w:p w14:paraId="2A6FFD23" w14:textId="16A7E9C6" w:rsidR="00452E19" w:rsidRDefault="00452E19" w:rsidP="00FE1413">
      <w:pPr>
        <w:pStyle w:val="ListParagraph"/>
        <w:numPr>
          <w:ilvl w:val="0"/>
          <w:numId w:val="2"/>
        </w:numPr>
      </w:pPr>
      <w:r>
        <w:t>Select ‘Measure Length’ and get the following measurements:</w:t>
      </w:r>
    </w:p>
    <w:p w14:paraId="38DBEAA0" w14:textId="534FCE14" w:rsidR="00FE1413" w:rsidRDefault="00FE1413" w:rsidP="00FE1413">
      <w:pPr>
        <w:pStyle w:val="ListParagraph"/>
        <w:numPr>
          <w:ilvl w:val="1"/>
          <w:numId w:val="2"/>
        </w:numPr>
      </w:pPr>
      <w:proofErr w:type="spellStart"/>
      <w:r>
        <w:t>fref</w:t>
      </w:r>
      <w:proofErr w:type="spellEnd"/>
      <w:r>
        <w:t xml:space="preserve"> = draw a line from the anterior base of one flipper to the other (if it is visible). This will just be a reference point and not a measurement. </w:t>
      </w:r>
    </w:p>
    <w:p w14:paraId="13751788" w14:textId="6B76FC1D" w:rsidR="00452E19" w:rsidRDefault="00452E19" w:rsidP="00FE1413">
      <w:pPr>
        <w:pStyle w:val="ListParagraph"/>
        <w:numPr>
          <w:ilvl w:val="1"/>
          <w:numId w:val="2"/>
        </w:numPr>
      </w:pPr>
      <w:r>
        <w:t xml:space="preserve">TL = Total Length – </w:t>
      </w:r>
      <w:r w:rsidR="00D2447E">
        <w:t>from the tip of the snout (s), passing through</w:t>
      </w:r>
      <w:r>
        <w:t xml:space="preserve"> the base of the dorsal fin</w:t>
      </w:r>
      <w:r w:rsidR="00D2447E">
        <w:t xml:space="preserve"> (d), </w:t>
      </w:r>
      <w:r>
        <w:t>fluke stalk</w:t>
      </w:r>
      <w:r w:rsidR="00D2447E">
        <w:t xml:space="preserve"> (t)</w:t>
      </w:r>
      <w:r>
        <w:t>, to the fluke notch</w:t>
      </w:r>
      <w:r w:rsidR="00D2447E">
        <w:t xml:space="preserve"> (n)</w:t>
      </w:r>
      <w:r>
        <w:t>.</w:t>
      </w:r>
    </w:p>
    <w:p w14:paraId="11B26012" w14:textId="70E1AC23" w:rsidR="00452E19" w:rsidRDefault="00452E19" w:rsidP="00FE1413">
      <w:pPr>
        <w:pStyle w:val="ListParagraph"/>
        <w:numPr>
          <w:ilvl w:val="1"/>
          <w:numId w:val="2"/>
        </w:numPr>
      </w:pPr>
      <w:r>
        <w:t>HF = Head-Fin – from the tip of the snout</w:t>
      </w:r>
      <w:r w:rsidR="00D2447E">
        <w:t xml:space="preserve"> (s)</w:t>
      </w:r>
      <w:r>
        <w:t xml:space="preserve"> to the point where </w:t>
      </w:r>
      <w:proofErr w:type="spellStart"/>
      <w:r w:rsidR="00FE1413">
        <w:t>fref</w:t>
      </w:r>
      <w:proofErr w:type="spellEnd"/>
      <w:r w:rsidR="00FE1413">
        <w:t xml:space="preserve"> line crosses the snout to dorsal fin line (f). </w:t>
      </w:r>
      <w:r w:rsidR="00D2447E">
        <w:t xml:space="preserve">If flippers are not visible, omit this measurement. </w:t>
      </w:r>
    </w:p>
    <w:p w14:paraId="64E2445B" w14:textId="2C1D047C" w:rsidR="00D2447E" w:rsidRDefault="00D2447E" w:rsidP="00FE1413">
      <w:pPr>
        <w:pStyle w:val="ListParagraph"/>
        <w:numPr>
          <w:ilvl w:val="1"/>
          <w:numId w:val="2"/>
        </w:numPr>
      </w:pPr>
      <w:r>
        <w:t xml:space="preserve">HD = Head-Dorsal – from the tip of the snout (s) to the anterior base of the dorsal fin (d).  </w:t>
      </w:r>
    </w:p>
    <w:p w14:paraId="256F7FE7" w14:textId="77777777" w:rsidR="002C7ACF" w:rsidRDefault="002C7ACF" w:rsidP="002C7ACF">
      <w:pPr>
        <w:pStyle w:val="ListParagraph"/>
        <w:ind w:left="1440"/>
      </w:pPr>
    </w:p>
    <w:p w14:paraId="78832E25" w14:textId="77777777" w:rsidR="002C7ACF" w:rsidRDefault="002C7ACF" w:rsidP="002C7ACF">
      <w:pPr>
        <w:pStyle w:val="ListParagraph"/>
        <w:ind w:left="1440"/>
      </w:pPr>
    </w:p>
    <w:p w14:paraId="705E5F10" w14:textId="3DF55C81" w:rsidR="002C7ACF" w:rsidRDefault="00A14276" w:rsidP="002C7ACF">
      <w:pPr>
        <w:ind w:left="360"/>
        <w:jc w:val="center"/>
      </w:pPr>
      <w:r>
        <w:rPr>
          <w:noProof/>
        </w:rPr>
        <mc:AlternateContent>
          <mc:Choice Requires="wps">
            <w:drawing>
              <wp:anchor distT="0" distB="0" distL="114300" distR="114300" simplePos="0" relativeHeight="251697152" behindDoc="0" locked="0" layoutInCell="1" allowOverlap="1" wp14:anchorId="61FAF58D" wp14:editId="1CF35EA6">
                <wp:simplePos x="0" y="0"/>
                <wp:positionH relativeFrom="column">
                  <wp:posOffset>2505770</wp:posOffset>
                </wp:positionH>
                <wp:positionV relativeFrom="paragraph">
                  <wp:posOffset>894422</wp:posOffset>
                </wp:positionV>
                <wp:extent cx="242225" cy="284379"/>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0B9629F9" w14:textId="77777777" w:rsidR="002C7ACF" w:rsidRDefault="002C7ACF" w:rsidP="002C7ACF">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FAF58D" id="_x0000_t202" coordsize="21600,21600" o:spt="202" path="m,l,21600r21600,l21600,xe">
                <v:stroke joinstyle="miter"/>
                <v:path gradientshapeok="t" o:connecttype="rect"/>
              </v:shapetype>
              <v:shape id="Text Box 7" o:spid="_x0000_s1026" type="#_x0000_t202" style="position:absolute;left:0;text-align:left;margin-left:197.3pt;margin-top:70.45pt;width:19.05pt;height:22.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" filled="f" stroked="f" strokeweight=".5pt">
                <v:textbox>
                  <w:txbxContent>
                    <w:p w14:paraId="0B9629F9" w14:textId="77777777" w:rsidR="002C7ACF" w:rsidRDefault="002C7ACF" w:rsidP="002C7ACF">
                      <w:r>
                        <w:t>d</w:t>
                      </w:r>
                    </w:p>
                  </w:txbxContent>
                </v:textbox>
              </v:shape>
            </w:pict>
          </mc:Fallback>
        </mc:AlternateContent>
      </w:r>
      <w:r w:rsidR="002C7ACF">
        <w:rPr>
          <w:noProof/>
        </w:rPr>
        <mc:AlternateContent>
          <mc:Choice Requires="wps">
            <w:drawing>
              <wp:anchor distT="0" distB="0" distL="114300" distR="114300" simplePos="0" relativeHeight="251700224" behindDoc="0" locked="0" layoutInCell="1" allowOverlap="1" wp14:anchorId="6F71EE7B" wp14:editId="00D6E6B0">
                <wp:simplePos x="0" y="0"/>
                <wp:positionH relativeFrom="column">
                  <wp:posOffset>3540500</wp:posOffset>
                </wp:positionH>
                <wp:positionV relativeFrom="paragraph">
                  <wp:posOffset>1063129</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6598D46D" w14:textId="77777777" w:rsidR="002C7ACF" w:rsidRDefault="002C7ACF" w:rsidP="002C7ACF">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1EE7B" id="_x0000_s1027" type="#_x0000_t202" style="position:absolute;left:0;text-align:left;margin-left:278.8pt;margin-top:83.7pt;width:19.05pt;height:22.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" filled="f" stroked="f" strokeweight=".5pt">
                <v:textbox>
                  <w:txbxContent>
                    <w:p w14:paraId="6598D46D" w14:textId="77777777" w:rsidR="002C7ACF" w:rsidRDefault="002C7ACF" w:rsidP="002C7ACF">
                      <w:r>
                        <w:t>f</w:t>
                      </w:r>
                    </w:p>
                  </w:txbxContent>
                </v:textbox>
              </v:shape>
            </w:pict>
          </mc:Fallback>
        </mc:AlternateContent>
      </w:r>
      <w:r w:rsidR="002C7ACF">
        <w:rPr>
          <w:noProof/>
        </w:rPr>
        <mc:AlternateContent>
          <mc:Choice Requires="wps">
            <w:drawing>
              <wp:anchor distT="0" distB="0" distL="114300" distR="114300" simplePos="0" relativeHeight="251699200" behindDoc="0" locked="0" layoutInCell="1" allowOverlap="1" wp14:anchorId="4F5CA71B" wp14:editId="3083A75A">
                <wp:simplePos x="0" y="0"/>
                <wp:positionH relativeFrom="column">
                  <wp:posOffset>1253692</wp:posOffset>
                </wp:positionH>
                <wp:positionV relativeFrom="paragraph">
                  <wp:posOffset>1333159</wp:posOffset>
                </wp:positionV>
                <wp:extent cx="242225" cy="284379"/>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1483CFA8" w14:textId="77777777" w:rsidR="002C7ACF" w:rsidRDefault="002C7ACF" w:rsidP="002C7ACF">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CA71B" id="_x0000_s1028" type="#_x0000_t202" style="position:absolute;left:0;text-align:left;margin-left:98.7pt;margin-top:104.95pt;width:19.05pt;height:22.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" filled="f" stroked="f" strokeweight=".5pt">
                <v:textbox>
                  <w:txbxContent>
                    <w:p w14:paraId="1483CFA8" w14:textId="77777777" w:rsidR="002C7ACF" w:rsidRDefault="002C7ACF" w:rsidP="002C7ACF">
                      <w:r>
                        <w:t>n</w:t>
                      </w:r>
                    </w:p>
                  </w:txbxContent>
                </v:textbox>
              </v:shape>
            </w:pict>
          </mc:Fallback>
        </mc:AlternateContent>
      </w:r>
      <w:r w:rsidR="002C7ACF">
        <w:rPr>
          <w:noProof/>
        </w:rPr>
        <mc:AlternateContent>
          <mc:Choice Requires="wps">
            <w:drawing>
              <wp:anchor distT="0" distB="0" distL="114300" distR="114300" simplePos="0" relativeHeight="251698176" behindDoc="0" locked="0" layoutInCell="1" allowOverlap="1" wp14:anchorId="45B80641" wp14:editId="05338C7A">
                <wp:simplePos x="0" y="0"/>
                <wp:positionH relativeFrom="column">
                  <wp:posOffset>1650605</wp:posOffset>
                </wp:positionH>
                <wp:positionV relativeFrom="paragraph">
                  <wp:posOffset>1317625</wp:posOffset>
                </wp:positionV>
                <wp:extent cx="242225" cy="284379"/>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34535F7" w14:textId="77777777" w:rsidR="002C7ACF" w:rsidRDefault="002C7ACF" w:rsidP="002C7ACF">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80641" id="_x0000_s1029" type="#_x0000_t202" style="position:absolute;left:0;text-align:left;margin-left:129.95pt;margin-top:103.75pt;width:19.05pt;height:22.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" filled="f" stroked="f" strokeweight=".5pt">
                <v:textbox>
                  <w:txbxContent>
                    <w:p w14:paraId="734535F7" w14:textId="77777777" w:rsidR="002C7ACF" w:rsidRDefault="002C7ACF" w:rsidP="002C7ACF">
                      <w:r>
                        <w:t>t</w:t>
                      </w:r>
                    </w:p>
                  </w:txbxContent>
                </v:textbox>
              </v:shape>
            </w:pict>
          </mc:Fallback>
        </mc:AlternateContent>
      </w:r>
      <w:r w:rsidR="002C7ACF">
        <w:rPr>
          <w:noProof/>
        </w:rPr>
        <mc:AlternateContent>
          <mc:Choice Requires="wps">
            <w:drawing>
              <wp:anchor distT="0" distB="0" distL="114300" distR="114300" simplePos="0" relativeHeight="251696128" behindDoc="0" locked="0" layoutInCell="1" allowOverlap="1" wp14:anchorId="0360AECC" wp14:editId="2F1E7418">
                <wp:simplePos x="0" y="0"/>
                <wp:positionH relativeFrom="column">
                  <wp:posOffset>5032018</wp:posOffset>
                </wp:positionH>
                <wp:positionV relativeFrom="paragraph">
                  <wp:posOffset>892411</wp:posOffset>
                </wp:positionV>
                <wp:extent cx="242225" cy="284379"/>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699B7BE" w14:textId="77777777" w:rsidR="002C7ACF" w:rsidRDefault="002C7ACF" w:rsidP="002C7ACF">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0AECC" id="_x0000_s1030" type="#_x0000_t202" style="position:absolute;left:0;text-align:left;margin-left:396.2pt;margin-top:70.25pt;width:19.05pt;height:22.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" filled="f" stroked="f" strokeweight=".5pt">
                <v:textbox>
                  <w:txbxContent>
                    <w:p w14:paraId="7699B7BE" w14:textId="77777777" w:rsidR="002C7ACF" w:rsidRDefault="002C7ACF" w:rsidP="002C7ACF">
                      <w:r>
                        <w:t>s</w:t>
                      </w:r>
                    </w:p>
                  </w:txbxContent>
                </v:textbox>
              </v:shape>
            </w:pict>
          </mc:Fallback>
        </mc:AlternateContent>
      </w:r>
      <w:r w:rsidR="002C7ACF">
        <w:rPr>
          <w:noProof/>
        </w:rPr>
        <mc:AlternateContent>
          <mc:Choice Requires="wps">
            <w:drawing>
              <wp:anchor distT="0" distB="0" distL="114300" distR="114300" simplePos="0" relativeHeight="251695104" behindDoc="0" locked="0" layoutInCell="1" allowOverlap="1" wp14:anchorId="3E588819" wp14:editId="6569F694">
                <wp:simplePos x="0" y="0"/>
                <wp:positionH relativeFrom="column">
                  <wp:posOffset>3591816</wp:posOffset>
                </wp:positionH>
                <wp:positionV relativeFrom="paragraph">
                  <wp:posOffset>1280822</wp:posOffset>
                </wp:positionV>
                <wp:extent cx="56605" cy="56605"/>
                <wp:effectExtent l="0" t="0" r="19685" b="19685"/>
                <wp:wrapNone/>
                <wp:docPr id="386758608"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85588F" id="Oval 3" o:spid="_x0000_s1026" style="position:absolute;margin-left:282.8pt;margin-top:100.85pt;width:4.45pt;height:4.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" fillcolor="white [3212]" strokecolor="#e97132 [3205]" strokeweight="1pt">
                <v:stroke joinstyle="miter"/>
              </v:oval>
            </w:pict>
          </mc:Fallback>
        </mc:AlternateContent>
      </w:r>
      <w:r w:rsidR="002C7ACF">
        <w:rPr>
          <w:noProof/>
        </w:rPr>
        <mc:AlternateContent>
          <mc:Choice Requires="wps">
            <w:drawing>
              <wp:anchor distT="0" distB="0" distL="114300" distR="114300" simplePos="0" relativeHeight="251694080" behindDoc="0" locked="0" layoutInCell="1" allowOverlap="1" wp14:anchorId="2D258141" wp14:editId="12DC6D43">
                <wp:simplePos x="0" y="0"/>
                <wp:positionH relativeFrom="column">
                  <wp:posOffset>3570513</wp:posOffset>
                </wp:positionH>
                <wp:positionV relativeFrom="paragraph">
                  <wp:posOffset>1023619</wp:posOffset>
                </wp:positionV>
                <wp:extent cx="124097" cy="661851"/>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4097" cy="661851"/>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0C89FF" id="Straight Connector 4"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15pt,80.6pt" to="290.9pt,1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" strokecolor="#e97132 [3205]" strokeweight="1.5pt">
                <v:stroke dashstyle="dash" joinstyle="miter"/>
              </v:line>
            </w:pict>
          </mc:Fallback>
        </mc:AlternateContent>
      </w:r>
      <w:r w:rsidR="002C7ACF">
        <w:rPr>
          <w:noProof/>
        </w:rPr>
        <mc:AlternateContent>
          <mc:Choice Requires="wps">
            <w:drawing>
              <wp:anchor distT="0" distB="0" distL="114300" distR="114300" simplePos="0" relativeHeight="251693056" behindDoc="0" locked="0" layoutInCell="1" allowOverlap="1" wp14:anchorId="2D58643B" wp14:editId="3309EA73">
                <wp:simplePos x="0" y="0"/>
                <wp:positionH relativeFrom="column">
                  <wp:posOffset>1358447</wp:posOffset>
                </wp:positionH>
                <wp:positionV relativeFrom="paragraph">
                  <wp:posOffset>1549037</wp:posOffset>
                </wp:positionV>
                <wp:extent cx="56605" cy="56605"/>
                <wp:effectExtent l="0" t="0" r="19685" b="19685"/>
                <wp:wrapNone/>
                <wp:docPr id="859908987"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749354" id="Oval 3" o:spid="_x0000_s1026" style="position:absolute;margin-left:106.95pt;margin-top:121.95pt;width:4.45pt;height:4.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" fillcolor="white [3212]" strokecolor="#e97132 [3205]" strokeweight="1pt">
                <v:stroke joinstyle="miter"/>
              </v:oval>
            </w:pict>
          </mc:Fallback>
        </mc:AlternateContent>
      </w:r>
      <w:r w:rsidR="002C7ACF">
        <w:rPr>
          <w:noProof/>
        </w:rPr>
        <mc:AlternateContent>
          <mc:Choice Requires="wps">
            <w:drawing>
              <wp:anchor distT="0" distB="0" distL="114300" distR="114300" simplePos="0" relativeHeight="251692032" behindDoc="0" locked="0" layoutInCell="1" allowOverlap="1" wp14:anchorId="1E740E67" wp14:editId="655949FA">
                <wp:simplePos x="0" y="0"/>
                <wp:positionH relativeFrom="column">
                  <wp:posOffset>1732643</wp:posOffset>
                </wp:positionH>
                <wp:positionV relativeFrom="paragraph">
                  <wp:posOffset>1522911</wp:posOffset>
                </wp:positionV>
                <wp:extent cx="56605" cy="56605"/>
                <wp:effectExtent l="0" t="0" r="19685" b="19685"/>
                <wp:wrapNone/>
                <wp:docPr id="1153941532"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8DDF18" id="Oval 3" o:spid="_x0000_s1026" style="position:absolute;margin-left:136.45pt;margin-top:119.9pt;width:4.45pt;height:4.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" fillcolor="white [3212]" strokecolor="#e97132 [3205]" strokeweight="1pt">
                <v:stroke joinstyle="miter"/>
              </v:oval>
            </w:pict>
          </mc:Fallback>
        </mc:AlternateContent>
      </w:r>
      <w:r w:rsidR="002C7ACF">
        <w:rPr>
          <w:noProof/>
        </w:rPr>
        <mc:AlternateContent>
          <mc:Choice Requires="wps">
            <w:drawing>
              <wp:anchor distT="0" distB="0" distL="114300" distR="114300" simplePos="0" relativeHeight="251691008" behindDoc="0" locked="0" layoutInCell="1" allowOverlap="1" wp14:anchorId="2D77DD61" wp14:editId="6A7498BE">
                <wp:simplePos x="0" y="0"/>
                <wp:positionH relativeFrom="column">
                  <wp:posOffset>2664460</wp:posOffset>
                </wp:positionH>
                <wp:positionV relativeFrom="paragraph">
                  <wp:posOffset>1432469</wp:posOffset>
                </wp:positionV>
                <wp:extent cx="56605" cy="56605"/>
                <wp:effectExtent l="0" t="0" r="19685" b="19685"/>
                <wp:wrapNone/>
                <wp:docPr id="1347290254"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B1FB0" id="Oval 3" o:spid="_x0000_s1026" style="position:absolute;margin-left:209.8pt;margin-top:112.8pt;width:4.45pt;height:4.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" fillcolor="white [3212]" strokecolor="#e97132 [3205]" strokeweight="1pt">
                <v:stroke joinstyle="miter"/>
              </v:oval>
            </w:pict>
          </mc:Fallback>
        </mc:AlternateContent>
      </w:r>
      <w:r w:rsidR="002C7ACF">
        <w:rPr>
          <w:noProof/>
        </w:rPr>
        <mc:AlternateContent>
          <mc:Choice Requires="wps">
            <w:drawing>
              <wp:anchor distT="0" distB="0" distL="114300" distR="114300" simplePos="0" relativeHeight="251686912" behindDoc="0" locked="0" layoutInCell="1" allowOverlap="1" wp14:anchorId="1614AE4E" wp14:editId="326FB4C9">
                <wp:simplePos x="0" y="0"/>
                <wp:positionH relativeFrom="column">
                  <wp:posOffset>2706189</wp:posOffset>
                </wp:positionH>
                <wp:positionV relativeFrom="paragraph">
                  <wp:posOffset>1058454</wp:posOffset>
                </wp:positionV>
                <wp:extent cx="2360022" cy="391342"/>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60022" cy="391342"/>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A3D232" id="Straight Connector 2"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1pt,83.35pt" to="398.95pt,1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" strokecolor="#e97132 [3205]" strokeweight="1.5pt">
                <v:stroke joinstyle="miter"/>
              </v:line>
            </w:pict>
          </mc:Fallback>
        </mc:AlternateContent>
      </w:r>
      <w:r w:rsidR="002C7ACF">
        <w:rPr>
          <w:noProof/>
        </w:rPr>
        <mc:AlternateContent>
          <mc:Choice Requires="wps">
            <w:drawing>
              <wp:anchor distT="0" distB="0" distL="114300" distR="114300" simplePos="0" relativeHeight="251689984" behindDoc="0" locked="0" layoutInCell="1" allowOverlap="1" wp14:anchorId="027763AE" wp14:editId="3937C9D3">
                <wp:simplePos x="0" y="0"/>
                <wp:positionH relativeFrom="column">
                  <wp:posOffset>5042172</wp:posOffset>
                </wp:positionH>
                <wp:positionV relativeFrom="paragraph">
                  <wp:posOffset>1032238</wp:posOffset>
                </wp:positionV>
                <wp:extent cx="56605" cy="56605"/>
                <wp:effectExtent l="0" t="0" r="19685" b="19685"/>
                <wp:wrapNone/>
                <wp:docPr id="1788491042"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DBDA26" id="Oval 3" o:spid="_x0000_s1026" style="position:absolute;margin-left:397pt;margin-top:81.3pt;width:4.45pt;height:4.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" fillcolor="white [3212]" strokecolor="#e97132 [3205]" strokeweight="1pt">
                <v:stroke joinstyle="miter"/>
              </v:oval>
            </w:pict>
          </mc:Fallback>
        </mc:AlternateContent>
      </w:r>
      <w:r w:rsidR="002C7ACF">
        <w:rPr>
          <w:noProof/>
        </w:rPr>
        <mc:AlternateContent>
          <mc:Choice Requires="wps">
            <w:drawing>
              <wp:anchor distT="0" distB="0" distL="114300" distR="114300" simplePos="0" relativeHeight="251688960" behindDoc="0" locked="0" layoutInCell="1" allowOverlap="1" wp14:anchorId="2C4685AA" wp14:editId="2882855A">
                <wp:simplePos x="0" y="0"/>
                <wp:positionH relativeFrom="column">
                  <wp:posOffset>1389017</wp:posOffset>
                </wp:positionH>
                <wp:positionV relativeFrom="paragraph">
                  <wp:posOffset>1543957</wp:posOffset>
                </wp:positionV>
                <wp:extent cx="365760" cy="35651"/>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651"/>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5EB5AE" id="Straight Connector 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35pt,121.55pt" to="138.15pt,1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" strokecolor="#e97132 [3205]" strokeweight="1.5pt">
                <v:stroke joinstyle="miter"/>
              </v:line>
            </w:pict>
          </mc:Fallback>
        </mc:AlternateContent>
      </w:r>
      <w:r w:rsidR="002C7ACF">
        <w:rPr>
          <w:noProof/>
        </w:rPr>
        <mc:AlternateContent>
          <mc:Choice Requires="wps">
            <w:drawing>
              <wp:anchor distT="0" distB="0" distL="114300" distR="114300" simplePos="0" relativeHeight="251687936" behindDoc="0" locked="0" layoutInCell="1" allowOverlap="1" wp14:anchorId="3242A92F" wp14:editId="42614199">
                <wp:simplePos x="0" y="0"/>
                <wp:positionH relativeFrom="column">
                  <wp:posOffset>1754777</wp:posOffset>
                </wp:positionH>
                <wp:positionV relativeFrom="paragraph">
                  <wp:posOffset>1448163</wp:posOffset>
                </wp:positionV>
                <wp:extent cx="940526" cy="101146"/>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526" cy="101146"/>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A53D62" id="Straight Connector 2"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15pt,114.05pt" to="212.2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" strokecolor="#e97132 [3205]" strokeweight="1.5pt">
                <v:stroke joinstyle="miter"/>
              </v:line>
            </w:pict>
          </mc:Fallback>
        </mc:AlternateContent>
      </w:r>
      <w:r w:rsidR="002C7ACF">
        <w:rPr>
          <w:noProof/>
        </w:rPr>
        <w:drawing>
          <wp:inline distT="0" distB="0" distL="0" distR="0" wp14:anchorId="281E5609" wp14:editId="1BE1B3EA">
            <wp:extent cx="2788317" cy="4768494"/>
            <wp:effectExtent l="635" t="0" r="0" b="0"/>
            <wp:docPr id="248722345"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11">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77F3852C" w14:textId="007A0EDD" w:rsidR="002C7ACF" w:rsidRDefault="002C7ACF" w:rsidP="002C7ACF">
      <w:pPr>
        <w:pStyle w:val="ListParagraph"/>
        <w:ind w:left="1440"/>
      </w:pPr>
    </w:p>
    <w:p w14:paraId="5282AEB4" w14:textId="4126FE13" w:rsidR="002C7ACF" w:rsidRDefault="002C7ACF" w:rsidP="002C7ACF">
      <w:pPr>
        <w:pStyle w:val="ListParagraph"/>
        <w:numPr>
          <w:ilvl w:val="0"/>
          <w:numId w:val="2"/>
        </w:numPr>
      </w:pPr>
      <w:r>
        <w:lastRenderedPageBreak/>
        <w:t>If there are several whales you’re trying to measure in a video</w:t>
      </w:r>
      <w:r w:rsidR="00DC4D5B">
        <w:t>, use the Image ID option to denote whales within a video</w:t>
      </w:r>
      <w:r>
        <w:t>:</w:t>
      </w:r>
    </w:p>
    <w:p w14:paraId="13F28677" w14:textId="58B74808" w:rsidR="002C7ACF" w:rsidRDefault="002C7ACF" w:rsidP="002C7ACF">
      <w:pPr>
        <w:pStyle w:val="ListParagraph"/>
        <w:numPr>
          <w:ilvl w:val="1"/>
          <w:numId w:val="2"/>
        </w:numPr>
      </w:pPr>
      <w:r>
        <w:t xml:space="preserve">Start with the left-most whale and move towards the right. </w:t>
      </w:r>
    </w:p>
    <w:p w14:paraId="558B8C95" w14:textId="6CC4CBE8" w:rsidR="002C7ACF" w:rsidRDefault="002C7ACF" w:rsidP="002C7ACF">
      <w:pPr>
        <w:pStyle w:val="ListParagraph"/>
        <w:numPr>
          <w:ilvl w:val="1"/>
          <w:numId w:val="2"/>
        </w:numPr>
      </w:pPr>
      <w:r>
        <w:t xml:space="preserve">In the Image ID option, write the whale number for that video (e.g., 001). </w:t>
      </w:r>
    </w:p>
    <w:p w14:paraId="3AED76EC" w14:textId="41BC41F4" w:rsidR="002C7ACF" w:rsidRDefault="002C7ACF" w:rsidP="002C7ACF">
      <w:pPr>
        <w:pStyle w:val="ListParagraph"/>
        <w:numPr>
          <w:ilvl w:val="1"/>
          <w:numId w:val="2"/>
        </w:numPr>
      </w:pPr>
      <w:r>
        <w:t>Obtain the relevant measurements, and when exporting the files, add “_00n” to the file name.</w:t>
      </w:r>
    </w:p>
    <w:p w14:paraId="68F9D298" w14:textId="60931CC6" w:rsidR="002C7ACF" w:rsidRDefault="002C7ACF" w:rsidP="002C7ACF">
      <w:pPr>
        <w:pStyle w:val="ListParagraph"/>
        <w:numPr>
          <w:ilvl w:val="1"/>
          <w:numId w:val="2"/>
        </w:numPr>
      </w:pPr>
      <w:r>
        <w:t xml:space="preserve">If the next whale is in the same frame, click “undo” to remove all the existing measurements, and replace Image ID with the corresponding option (e.g., 002). Obtain relevant measurements and add the corresponding whale ID number to the file. </w:t>
      </w:r>
    </w:p>
    <w:p w14:paraId="6D564750" w14:textId="56519336" w:rsidR="002C7ACF" w:rsidRDefault="002C7ACF" w:rsidP="00FE1413">
      <w:pPr>
        <w:pStyle w:val="ListParagraph"/>
        <w:numPr>
          <w:ilvl w:val="1"/>
          <w:numId w:val="2"/>
        </w:numPr>
      </w:pPr>
      <w:r>
        <w:t xml:space="preserve">If the next whale is in a different frame, </w:t>
      </w:r>
      <w:r w:rsidR="00DC4D5B">
        <w:t xml:space="preserve">open the new image, modify Image ID with the correct whale number, extract </w:t>
      </w:r>
      <w:r w:rsidR="00372DE1">
        <w:t xml:space="preserve">the </w:t>
      </w:r>
      <w:r w:rsidR="00DC4D5B">
        <w:t>corresponding measurements, and export with the corresponding whale ID (e.g., _003).</w:t>
      </w:r>
    </w:p>
    <w:p w14:paraId="23A90890" w14:textId="77777777" w:rsidR="00977994" w:rsidRDefault="00977994" w:rsidP="00977994">
      <w:pPr>
        <w:pStyle w:val="ListParagraph"/>
        <w:ind w:left="1440"/>
      </w:pPr>
    </w:p>
    <w:p w14:paraId="7738DFA0" w14:textId="032E1A07" w:rsidR="00E34589" w:rsidRPr="00E34589" w:rsidRDefault="00E34589" w:rsidP="00FE1413">
      <w:pPr>
        <w:pStyle w:val="Heading2"/>
      </w:pPr>
      <w:bookmarkStart w:id="7" w:name="_Toc210821397"/>
      <w:r>
        <w:t xml:space="preserve">4. </w:t>
      </w:r>
      <w:r w:rsidR="00977994">
        <w:t>Aerial photo-identification</w:t>
      </w:r>
      <w:bookmarkEnd w:id="7"/>
    </w:p>
    <w:p w14:paraId="62051395" w14:textId="035DE609" w:rsidR="00E34589" w:rsidRDefault="00F279AE" w:rsidP="00FE1413">
      <w:r>
        <w:t xml:space="preserve">In lightroom </w:t>
      </w:r>
    </w:p>
    <w:p w14:paraId="7FC0D79C" w14:textId="77777777" w:rsidR="00F279AE" w:rsidRDefault="00F279AE" w:rsidP="00FE1413"/>
    <w:p w14:paraId="5CC6557C" w14:textId="40A82BAA" w:rsidR="00F279AE" w:rsidRDefault="00F279AE" w:rsidP="00F279AE">
      <w:pPr>
        <w:pStyle w:val="Heading2"/>
      </w:pPr>
      <w:bookmarkStart w:id="8" w:name="_Toc210821398"/>
      <w:r>
        <w:t>5. Inspecting peduncle dives</w:t>
      </w:r>
      <w:bookmarkEnd w:id="8"/>
    </w:p>
    <w:p w14:paraId="2B836E3A" w14:textId="7C39DB59" w:rsidR="00F279AE" w:rsidRDefault="00550E16" w:rsidP="00550E16">
      <w:pPr>
        <w:pStyle w:val="ListParagraph"/>
        <w:numPr>
          <w:ilvl w:val="0"/>
          <w:numId w:val="9"/>
        </w:numPr>
      </w:pPr>
      <w:r>
        <w:t xml:space="preserve">For all videos that have at least 2 whales, checked if any of the </w:t>
      </w:r>
      <w:r>
        <w:rPr>
          <w:b/>
          <w:bCs/>
        </w:rPr>
        <w:t>measured individuals</w:t>
      </w:r>
      <w:r>
        <w:t xml:space="preserve"> were observed performing or receiving a peduncle dive. </w:t>
      </w:r>
    </w:p>
    <w:p w14:paraId="7DF7D41A" w14:textId="3A267588" w:rsidR="00550E16" w:rsidRDefault="00550E16" w:rsidP="00550E16">
      <w:pPr>
        <w:pStyle w:val="ListParagraph"/>
        <w:numPr>
          <w:ilvl w:val="0"/>
          <w:numId w:val="9"/>
        </w:numPr>
      </w:pPr>
      <w:r>
        <w:t xml:space="preserve">Videos that were inspected (including those with just one whale) were saved to the </w:t>
      </w:r>
      <w:r w:rsidRPr="00D44658">
        <w:rPr>
          <w:color w:val="156082" w:themeColor="accent1"/>
        </w:rPr>
        <w:t xml:space="preserve">"E:\Gal2023_Drone\Measured_Videos_for_pd_analysis" </w:t>
      </w:r>
      <w:r>
        <w:t>(n = 95)</w:t>
      </w:r>
    </w:p>
    <w:p w14:paraId="3D358648" w14:textId="30911704" w:rsidR="00550E16" w:rsidRDefault="00550E16" w:rsidP="00550E16">
      <w:pPr>
        <w:pStyle w:val="ListParagraph"/>
        <w:numPr>
          <w:ilvl w:val="0"/>
          <w:numId w:val="9"/>
        </w:numPr>
      </w:pPr>
      <w:r>
        <w:t>To determine the number of minutes inspected, open a BORIS project to annotate the start &amp; end of visual contact with whales.</w:t>
      </w:r>
    </w:p>
    <w:p w14:paraId="54C25E23" w14:textId="01FE3865" w:rsidR="00550E16" w:rsidRDefault="00550E16" w:rsidP="00550E16">
      <w:pPr>
        <w:pStyle w:val="ListParagraph"/>
        <w:numPr>
          <w:ilvl w:val="0"/>
          <w:numId w:val="9"/>
        </w:numPr>
      </w:pPr>
      <w:r>
        <w:t xml:space="preserve">Minutes inspected = </w:t>
      </w:r>
      <w:proofErr w:type="spellStart"/>
      <w:r>
        <w:t>minutese</w:t>
      </w:r>
      <w:proofErr w:type="spellEnd"/>
      <w:r>
        <w:t xml:space="preserve"> of whale contact (&gt;1 whale visible in video)</w:t>
      </w:r>
    </w:p>
    <w:p w14:paraId="1D8FBD2D" w14:textId="034454DA" w:rsidR="00550E16" w:rsidRPr="00F279AE" w:rsidRDefault="00D44658" w:rsidP="00550E16">
      <w:pPr>
        <w:pStyle w:val="ListParagraph"/>
        <w:numPr>
          <w:ilvl w:val="0"/>
          <w:numId w:val="9"/>
        </w:numPr>
      </w:pPr>
      <w:r>
        <w:t xml:space="preserve">Processing carried out in R script </w:t>
      </w:r>
      <w:r w:rsidRPr="00D44658">
        <w:rPr>
          <w:color w:val="156082" w:themeColor="accent1"/>
        </w:rPr>
        <w:t>"C:\Users\balae\Documents\SpermWhale_SexAge_Drone_VSC\Scripts\scrap_book\summarize_pd_analyses.R"</w:t>
      </w:r>
    </w:p>
    <w:p w14:paraId="718A2BFC" w14:textId="77777777" w:rsidR="00F279AE" w:rsidRPr="00E34589" w:rsidRDefault="00F279AE" w:rsidP="00FE1413"/>
    <w:sectPr w:rsidR="00F279AE" w:rsidRPr="00E3458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A540F"/>
    <w:multiLevelType w:val="hybridMultilevel"/>
    <w:tmpl w:val="3044EE44"/>
    <w:lvl w:ilvl="0" w:tplc="1009000F">
      <w:start w:val="1"/>
      <w:numFmt w:val="decimal"/>
      <w:lvlText w:val="%1."/>
      <w:lvlJc w:val="left"/>
      <w:pPr>
        <w:ind w:left="720" w:hanging="360"/>
      </w:pPr>
    </w:lvl>
    <w:lvl w:ilvl="1" w:tplc="10090001">
      <w:start w:val="1"/>
      <w:numFmt w:val="bullet"/>
      <w:lvlText w:val=""/>
      <w:lvlJc w:val="left"/>
      <w:pPr>
        <w:ind w:left="1440" w:hanging="360"/>
      </w:pPr>
      <w:rPr>
        <w:rFonts w:ascii="Symbol" w:hAnsi="Symbol"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B622224"/>
    <w:multiLevelType w:val="hybridMultilevel"/>
    <w:tmpl w:val="ECD2C0E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CC018DF"/>
    <w:multiLevelType w:val="hybridMultilevel"/>
    <w:tmpl w:val="D68C31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DC10AF"/>
    <w:multiLevelType w:val="hybridMultilevel"/>
    <w:tmpl w:val="5F12BD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8234703"/>
    <w:multiLevelType w:val="hybridMultilevel"/>
    <w:tmpl w:val="1D4A2402"/>
    <w:lvl w:ilvl="0" w:tplc="10090001">
      <w:start w:val="1"/>
      <w:numFmt w:val="bullet"/>
      <w:lvlText w:val=""/>
      <w:lvlJc w:val="left"/>
      <w:pPr>
        <w:ind w:left="777" w:hanging="360"/>
      </w:pPr>
      <w:rPr>
        <w:rFonts w:ascii="Symbol" w:hAnsi="Symbol" w:hint="default"/>
      </w:rPr>
    </w:lvl>
    <w:lvl w:ilvl="1" w:tplc="10090003" w:tentative="1">
      <w:start w:val="1"/>
      <w:numFmt w:val="bullet"/>
      <w:lvlText w:val="o"/>
      <w:lvlJc w:val="left"/>
      <w:pPr>
        <w:ind w:left="1497" w:hanging="360"/>
      </w:pPr>
      <w:rPr>
        <w:rFonts w:ascii="Courier New" w:hAnsi="Courier New" w:cs="Courier New" w:hint="default"/>
      </w:rPr>
    </w:lvl>
    <w:lvl w:ilvl="2" w:tplc="10090005" w:tentative="1">
      <w:start w:val="1"/>
      <w:numFmt w:val="bullet"/>
      <w:lvlText w:val=""/>
      <w:lvlJc w:val="left"/>
      <w:pPr>
        <w:ind w:left="2217" w:hanging="360"/>
      </w:pPr>
      <w:rPr>
        <w:rFonts w:ascii="Wingdings" w:hAnsi="Wingdings" w:hint="default"/>
      </w:rPr>
    </w:lvl>
    <w:lvl w:ilvl="3" w:tplc="10090001" w:tentative="1">
      <w:start w:val="1"/>
      <w:numFmt w:val="bullet"/>
      <w:lvlText w:val=""/>
      <w:lvlJc w:val="left"/>
      <w:pPr>
        <w:ind w:left="2937" w:hanging="360"/>
      </w:pPr>
      <w:rPr>
        <w:rFonts w:ascii="Symbol" w:hAnsi="Symbol" w:hint="default"/>
      </w:rPr>
    </w:lvl>
    <w:lvl w:ilvl="4" w:tplc="10090003" w:tentative="1">
      <w:start w:val="1"/>
      <w:numFmt w:val="bullet"/>
      <w:lvlText w:val="o"/>
      <w:lvlJc w:val="left"/>
      <w:pPr>
        <w:ind w:left="3657" w:hanging="360"/>
      </w:pPr>
      <w:rPr>
        <w:rFonts w:ascii="Courier New" w:hAnsi="Courier New" w:cs="Courier New" w:hint="default"/>
      </w:rPr>
    </w:lvl>
    <w:lvl w:ilvl="5" w:tplc="10090005" w:tentative="1">
      <w:start w:val="1"/>
      <w:numFmt w:val="bullet"/>
      <w:lvlText w:val=""/>
      <w:lvlJc w:val="left"/>
      <w:pPr>
        <w:ind w:left="4377" w:hanging="360"/>
      </w:pPr>
      <w:rPr>
        <w:rFonts w:ascii="Wingdings" w:hAnsi="Wingdings" w:hint="default"/>
      </w:rPr>
    </w:lvl>
    <w:lvl w:ilvl="6" w:tplc="10090001" w:tentative="1">
      <w:start w:val="1"/>
      <w:numFmt w:val="bullet"/>
      <w:lvlText w:val=""/>
      <w:lvlJc w:val="left"/>
      <w:pPr>
        <w:ind w:left="5097" w:hanging="360"/>
      </w:pPr>
      <w:rPr>
        <w:rFonts w:ascii="Symbol" w:hAnsi="Symbol" w:hint="default"/>
      </w:rPr>
    </w:lvl>
    <w:lvl w:ilvl="7" w:tplc="10090003" w:tentative="1">
      <w:start w:val="1"/>
      <w:numFmt w:val="bullet"/>
      <w:lvlText w:val="o"/>
      <w:lvlJc w:val="left"/>
      <w:pPr>
        <w:ind w:left="5817" w:hanging="360"/>
      </w:pPr>
      <w:rPr>
        <w:rFonts w:ascii="Courier New" w:hAnsi="Courier New" w:cs="Courier New" w:hint="default"/>
      </w:rPr>
    </w:lvl>
    <w:lvl w:ilvl="8" w:tplc="10090005" w:tentative="1">
      <w:start w:val="1"/>
      <w:numFmt w:val="bullet"/>
      <w:lvlText w:val=""/>
      <w:lvlJc w:val="left"/>
      <w:pPr>
        <w:ind w:left="6537" w:hanging="360"/>
      </w:pPr>
      <w:rPr>
        <w:rFonts w:ascii="Wingdings" w:hAnsi="Wingdings" w:hint="default"/>
      </w:rPr>
    </w:lvl>
  </w:abstractNum>
  <w:abstractNum w:abstractNumId="5" w15:restartNumberingAfterBreak="0">
    <w:nsid w:val="52C91DB9"/>
    <w:multiLevelType w:val="hybridMultilevel"/>
    <w:tmpl w:val="3EB286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69095543"/>
    <w:multiLevelType w:val="hybridMultilevel"/>
    <w:tmpl w:val="5302D0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70860CFA"/>
    <w:multiLevelType w:val="hybridMultilevel"/>
    <w:tmpl w:val="5D3C4BC8"/>
    <w:lvl w:ilvl="0" w:tplc="10090001">
      <w:start w:val="1"/>
      <w:numFmt w:val="bullet"/>
      <w:lvlText w:val=""/>
      <w:lvlJc w:val="left"/>
      <w:pPr>
        <w:ind w:left="927" w:hanging="360"/>
      </w:pPr>
      <w:rPr>
        <w:rFonts w:ascii="Symbol" w:hAnsi="Symbol" w:hint="default"/>
      </w:rPr>
    </w:lvl>
    <w:lvl w:ilvl="1" w:tplc="10090003" w:tentative="1">
      <w:start w:val="1"/>
      <w:numFmt w:val="bullet"/>
      <w:lvlText w:val="o"/>
      <w:lvlJc w:val="left"/>
      <w:pPr>
        <w:ind w:left="1647" w:hanging="360"/>
      </w:pPr>
      <w:rPr>
        <w:rFonts w:ascii="Courier New" w:hAnsi="Courier New" w:cs="Courier New" w:hint="default"/>
      </w:rPr>
    </w:lvl>
    <w:lvl w:ilvl="2" w:tplc="10090005" w:tentative="1">
      <w:start w:val="1"/>
      <w:numFmt w:val="bullet"/>
      <w:lvlText w:val=""/>
      <w:lvlJc w:val="left"/>
      <w:pPr>
        <w:ind w:left="2367" w:hanging="360"/>
      </w:pPr>
      <w:rPr>
        <w:rFonts w:ascii="Wingdings" w:hAnsi="Wingdings" w:hint="default"/>
      </w:rPr>
    </w:lvl>
    <w:lvl w:ilvl="3" w:tplc="10090001" w:tentative="1">
      <w:start w:val="1"/>
      <w:numFmt w:val="bullet"/>
      <w:lvlText w:val=""/>
      <w:lvlJc w:val="left"/>
      <w:pPr>
        <w:ind w:left="3087" w:hanging="360"/>
      </w:pPr>
      <w:rPr>
        <w:rFonts w:ascii="Symbol" w:hAnsi="Symbol" w:hint="default"/>
      </w:rPr>
    </w:lvl>
    <w:lvl w:ilvl="4" w:tplc="10090003" w:tentative="1">
      <w:start w:val="1"/>
      <w:numFmt w:val="bullet"/>
      <w:lvlText w:val="o"/>
      <w:lvlJc w:val="left"/>
      <w:pPr>
        <w:ind w:left="3807" w:hanging="360"/>
      </w:pPr>
      <w:rPr>
        <w:rFonts w:ascii="Courier New" w:hAnsi="Courier New" w:cs="Courier New" w:hint="default"/>
      </w:rPr>
    </w:lvl>
    <w:lvl w:ilvl="5" w:tplc="10090005" w:tentative="1">
      <w:start w:val="1"/>
      <w:numFmt w:val="bullet"/>
      <w:lvlText w:val=""/>
      <w:lvlJc w:val="left"/>
      <w:pPr>
        <w:ind w:left="4527" w:hanging="360"/>
      </w:pPr>
      <w:rPr>
        <w:rFonts w:ascii="Wingdings" w:hAnsi="Wingdings" w:hint="default"/>
      </w:rPr>
    </w:lvl>
    <w:lvl w:ilvl="6" w:tplc="10090001" w:tentative="1">
      <w:start w:val="1"/>
      <w:numFmt w:val="bullet"/>
      <w:lvlText w:val=""/>
      <w:lvlJc w:val="left"/>
      <w:pPr>
        <w:ind w:left="5247" w:hanging="360"/>
      </w:pPr>
      <w:rPr>
        <w:rFonts w:ascii="Symbol" w:hAnsi="Symbol" w:hint="default"/>
      </w:rPr>
    </w:lvl>
    <w:lvl w:ilvl="7" w:tplc="10090003" w:tentative="1">
      <w:start w:val="1"/>
      <w:numFmt w:val="bullet"/>
      <w:lvlText w:val="o"/>
      <w:lvlJc w:val="left"/>
      <w:pPr>
        <w:ind w:left="5967" w:hanging="360"/>
      </w:pPr>
      <w:rPr>
        <w:rFonts w:ascii="Courier New" w:hAnsi="Courier New" w:cs="Courier New" w:hint="default"/>
      </w:rPr>
    </w:lvl>
    <w:lvl w:ilvl="8" w:tplc="10090005" w:tentative="1">
      <w:start w:val="1"/>
      <w:numFmt w:val="bullet"/>
      <w:lvlText w:val=""/>
      <w:lvlJc w:val="left"/>
      <w:pPr>
        <w:ind w:left="6687" w:hanging="360"/>
      </w:pPr>
      <w:rPr>
        <w:rFonts w:ascii="Wingdings" w:hAnsi="Wingdings" w:hint="default"/>
      </w:rPr>
    </w:lvl>
  </w:abstractNum>
  <w:abstractNum w:abstractNumId="8" w15:restartNumberingAfterBreak="0">
    <w:nsid w:val="7BC174A8"/>
    <w:multiLevelType w:val="hybridMultilevel"/>
    <w:tmpl w:val="493C03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37114210">
    <w:abstractNumId w:val="1"/>
  </w:num>
  <w:num w:numId="2" w16cid:durableId="1828597292">
    <w:abstractNumId w:val="0"/>
  </w:num>
  <w:num w:numId="3" w16cid:durableId="876086998">
    <w:abstractNumId w:val="7"/>
  </w:num>
  <w:num w:numId="4" w16cid:durableId="605770945">
    <w:abstractNumId w:val="3"/>
  </w:num>
  <w:num w:numId="5" w16cid:durableId="288125854">
    <w:abstractNumId w:val="5"/>
  </w:num>
  <w:num w:numId="6" w16cid:durableId="1672416159">
    <w:abstractNumId w:val="8"/>
  </w:num>
  <w:num w:numId="7" w16cid:durableId="1635988054">
    <w:abstractNumId w:val="4"/>
  </w:num>
  <w:num w:numId="8" w16cid:durableId="1306012647">
    <w:abstractNumId w:val="2"/>
  </w:num>
  <w:num w:numId="9" w16cid:durableId="18923785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89"/>
    <w:rsid w:val="001718B7"/>
    <w:rsid w:val="0029313B"/>
    <w:rsid w:val="002C7ACF"/>
    <w:rsid w:val="003705E1"/>
    <w:rsid w:val="00372DE1"/>
    <w:rsid w:val="003757F3"/>
    <w:rsid w:val="00386655"/>
    <w:rsid w:val="003C4617"/>
    <w:rsid w:val="003C5299"/>
    <w:rsid w:val="00452E19"/>
    <w:rsid w:val="004D2D10"/>
    <w:rsid w:val="00550E16"/>
    <w:rsid w:val="006977DA"/>
    <w:rsid w:val="006A4D4F"/>
    <w:rsid w:val="00703F10"/>
    <w:rsid w:val="00806323"/>
    <w:rsid w:val="008A1FC2"/>
    <w:rsid w:val="008B759F"/>
    <w:rsid w:val="008C5E59"/>
    <w:rsid w:val="0090009D"/>
    <w:rsid w:val="00917B92"/>
    <w:rsid w:val="00977994"/>
    <w:rsid w:val="00A14276"/>
    <w:rsid w:val="00A81A91"/>
    <w:rsid w:val="00AB4B79"/>
    <w:rsid w:val="00B74B8E"/>
    <w:rsid w:val="00BA1D44"/>
    <w:rsid w:val="00BE6FF2"/>
    <w:rsid w:val="00C4439C"/>
    <w:rsid w:val="00C94C9F"/>
    <w:rsid w:val="00D2447E"/>
    <w:rsid w:val="00D44658"/>
    <w:rsid w:val="00DC4D5B"/>
    <w:rsid w:val="00E34589"/>
    <w:rsid w:val="00E364D1"/>
    <w:rsid w:val="00E562D6"/>
    <w:rsid w:val="00ED4DC6"/>
    <w:rsid w:val="00ED7FD8"/>
    <w:rsid w:val="00F279AE"/>
    <w:rsid w:val="00F46179"/>
    <w:rsid w:val="00FE141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8E8E7C"/>
  <w15:chartTrackingRefBased/>
  <w15:docId w15:val="{7E4FDE3E-3D04-48B2-8188-F6CA35E52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413"/>
    <w:rPr>
      <w:rFonts w:ascii="Times New Roman" w:hAnsi="Times New Roman" w:cs="Times New Roman"/>
    </w:rPr>
  </w:style>
  <w:style w:type="paragraph" w:styleId="Heading1">
    <w:name w:val="heading 1"/>
    <w:basedOn w:val="Normal"/>
    <w:next w:val="Normal"/>
    <w:link w:val="Heading1Char"/>
    <w:uiPriority w:val="9"/>
    <w:qFormat/>
    <w:rsid w:val="00E34589"/>
    <w:pPr>
      <w:jc w:val="center"/>
      <w:outlineLvl w:val="0"/>
    </w:pPr>
    <w:rPr>
      <w:b/>
      <w:bCs/>
      <w:sz w:val="28"/>
      <w:szCs w:val="28"/>
    </w:rPr>
  </w:style>
  <w:style w:type="paragraph" w:styleId="Heading2">
    <w:name w:val="heading 2"/>
    <w:basedOn w:val="Normal"/>
    <w:next w:val="Normal"/>
    <w:link w:val="Heading2Char"/>
    <w:uiPriority w:val="9"/>
    <w:unhideWhenUsed/>
    <w:qFormat/>
    <w:rsid w:val="00E34589"/>
    <w:pPr>
      <w:outlineLvl w:val="1"/>
    </w:pPr>
    <w:rPr>
      <w:b/>
      <w:bCs/>
      <w:sz w:val="24"/>
      <w:szCs w:val="24"/>
    </w:rPr>
  </w:style>
  <w:style w:type="paragraph" w:styleId="Heading3">
    <w:name w:val="heading 3"/>
    <w:basedOn w:val="Normal"/>
    <w:next w:val="Normal"/>
    <w:link w:val="Heading3Char"/>
    <w:uiPriority w:val="9"/>
    <w:unhideWhenUsed/>
    <w:qFormat/>
    <w:rsid w:val="00E34589"/>
    <w:pPr>
      <w:outlineLvl w:val="2"/>
    </w:pPr>
    <w:rPr>
      <w:sz w:val="24"/>
      <w:szCs w:val="24"/>
      <w:u w:val="single"/>
    </w:rPr>
  </w:style>
  <w:style w:type="paragraph" w:styleId="Heading4">
    <w:name w:val="heading 4"/>
    <w:basedOn w:val="Normal"/>
    <w:next w:val="Normal"/>
    <w:link w:val="Heading4Char"/>
    <w:uiPriority w:val="9"/>
    <w:semiHidden/>
    <w:unhideWhenUsed/>
    <w:qFormat/>
    <w:rsid w:val="00E3458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3458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3458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3458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3458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3458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589"/>
    <w:rPr>
      <w:rFonts w:ascii="Times New Roman" w:hAnsi="Times New Roman" w:cs="Times New Roman"/>
      <w:b/>
      <w:bCs/>
      <w:sz w:val="28"/>
      <w:szCs w:val="28"/>
    </w:rPr>
  </w:style>
  <w:style w:type="character" w:customStyle="1" w:styleId="Heading2Char">
    <w:name w:val="Heading 2 Char"/>
    <w:basedOn w:val="DefaultParagraphFont"/>
    <w:link w:val="Heading2"/>
    <w:uiPriority w:val="9"/>
    <w:rsid w:val="00E34589"/>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E34589"/>
    <w:rPr>
      <w:rFonts w:ascii="Times New Roman" w:hAnsi="Times New Roman" w:cs="Times New Roman"/>
      <w:sz w:val="24"/>
      <w:szCs w:val="24"/>
      <w:u w:val="single"/>
    </w:rPr>
  </w:style>
  <w:style w:type="character" w:customStyle="1" w:styleId="Heading4Char">
    <w:name w:val="Heading 4 Char"/>
    <w:basedOn w:val="DefaultParagraphFont"/>
    <w:link w:val="Heading4"/>
    <w:uiPriority w:val="9"/>
    <w:semiHidden/>
    <w:rsid w:val="00E3458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3458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3458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458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458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4589"/>
    <w:rPr>
      <w:rFonts w:eastAsiaTheme="majorEastAsia" w:cstheme="majorBidi"/>
      <w:color w:val="272727" w:themeColor="text1" w:themeTint="D8"/>
    </w:rPr>
  </w:style>
  <w:style w:type="paragraph" w:styleId="Title">
    <w:name w:val="Title"/>
    <w:basedOn w:val="Normal"/>
    <w:next w:val="Normal"/>
    <w:link w:val="TitleChar"/>
    <w:uiPriority w:val="10"/>
    <w:qFormat/>
    <w:rsid w:val="00E3458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458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458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3458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4589"/>
    <w:pPr>
      <w:spacing w:before="160"/>
      <w:jc w:val="center"/>
    </w:pPr>
    <w:rPr>
      <w:i/>
      <w:iCs/>
      <w:color w:val="404040" w:themeColor="text1" w:themeTint="BF"/>
    </w:rPr>
  </w:style>
  <w:style w:type="character" w:customStyle="1" w:styleId="QuoteChar">
    <w:name w:val="Quote Char"/>
    <w:basedOn w:val="DefaultParagraphFont"/>
    <w:link w:val="Quote"/>
    <w:uiPriority w:val="29"/>
    <w:rsid w:val="00E34589"/>
    <w:rPr>
      <w:i/>
      <w:iCs/>
      <w:color w:val="404040" w:themeColor="text1" w:themeTint="BF"/>
    </w:rPr>
  </w:style>
  <w:style w:type="paragraph" w:styleId="ListParagraph">
    <w:name w:val="List Paragraph"/>
    <w:basedOn w:val="Normal"/>
    <w:uiPriority w:val="34"/>
    <w:qFormat/>
    <w:rsid w:val="00E34589"/>
    <w:pPr>
      <w:ind w:left="720"/>
      <w:contextualSpacing/>
    </w:pPr>
  </w:style>
  <w:style w:type="character" w:styleId="IntenseEmphasis">
    <w:name w:val="Intense Emphasis"/>
    <w:basedOn w:val="DefaultParagraphFont"/>
    <w:uiPriority w:val="21"/>
    <w:qFormat/>
    <w:rsid w:val="00E34589"/>
    <w:rPr>
      <w:i/>
      <w:iCs/>
      <w:color w:val="0F4761" w:themeColor="accent1" w:themeShade="BF"/>
    </w:rPr>
  </w:style>
  <w:style w:type="paragraph" w:styleId="IntenseQuote">
    <w:name w:val="Intense Quote"/>
    <w:basedOn w:val="Normal"/>
    <w:next w:val="Normal"/>
    <w:link w:val="IntenseQuoteChar"/>
    <w:uiPriority w:val="30"/>
    <w:qFormat/>
    <w:rsid w:val="00E345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34589"/>
    <w:rPr>
      <w:i/>
      <w:iCs/>
      <w:color w:val="0F4761" w:themeColor="accent1" w:themeShade="BF"/>
    </w:rPr>
  </w:style>
  <w:style w:type="character" w:styleId="IntenseReference">
    <w:name w:val="Intense Reference"/>
    <w:basedOn w:val="DefaultParagraphFont"/>
    <w:uiPriority w:val="32"/>
    <w:qFormat/>
    <w:rsid w:val="00E34589"/>
    <w:rPr>
      <w:b/>
      <w:bCs/>
      <w:smallCaps/>
      <w:color w:val="0F4761" w:themeColor="accent1" w:themeShade="BF"/>
      <w:spacing w:val="5"/>
    </w:rPr>
  </w:style>
  <w:style w:type="character" w:styleId="Hyperlink">
    <w:name w:val="Hyperlink"/>
    <w:basedOn w:val="DefaultParagraphFont"/>
    <w:uiPriority w:val="99"/>
    <w:unhideWhenUsed/>
    <w:rsid w:val="00E34589"/>
    <w:rPr>
      <w:color w:val="467886" w:themeColor="hyperlink"/>
      <w:u w:val="single"/>
    </w:rPr>
  </w:style>
  <w:style w:type="character" w:styleId="UnresolvedMention">
    <w:name w:val="Unresolved Mention"/>
    <w:basedOn w:val="DefaultParagraphFont"/>
    <w:uiPriority w:val="99"/>
    <w:semiHidden/>
    <w:unhideWhenUsed/>
    <w:rsid w:val="00E34589"/>
    <w:rPr>
      <w:color w:val="605E5C"/>
      <w:shd w:val="clear" w:color="auto" w:fill="E1DFDD"/>
    </w:rPr>
  </w:style>
  <w:style w:type="paragraph" w:styleId="TOCHeading">
    <w:name w:val="TOC Heading"/>
    <w:basedOn w:val="Heading1"/>
    <w:next w:val="Normal"/>
    <w:uiPriority w:val="39"/>
    <w:unhideWhenUsed/>
    <w:qFormat/>
    <w:rsid w:val="00ED7FD8"/>
    <w:pPr>
      <w:keepNext/>
      <w:keepLines/>
      <w:spacing w:before="240" w:after="0"/>
      <w:jc w:val="left"/>
      <w:outlineLvl w:val="9"/>
    </w:pPr>
    <w:rPr>
      <w:rFonts w:asciiTheme="majorHAnsi" w:eastAsiaTheme="majorEastAsia" w:hAnsiTheme="majorHAnsi" w:cstheme="majorBidi"/>
      <w:b w:val="0"/>
      <w:bCs w:val="0"/>
      <w:color w:val="0F4761" w:themeColor="accent1" w:themeShade="BF"/>
      <w:kern w:val="0"/>
      <w:sz w:val="32"/>
      <w:szCs w:val="32"/>
      <w:lang w:val="en-US"/>
      <w14:ligatures w14:val="none"/>
    </w:rPr>
  </w:style>
  <w:style w:type="paragraph" w:styleId="TOC2">
    <w:name w:val="toc 2"/>
    <w:basedOn w:val="Normal"/>
    <w:next w:val="Normal"/>
    <w:autoRedefine/>
    <w:uiPriority w:val="39"/>
    <w:unhideWhenUsed/>
    <w:rsid w:val="00ED7FD8"/>
    <w:pPr>
      <w:spacing w:after="100"/>
      <w:ind w:left="220"/>
    </w:pPr>
  </w:style>
  <w:style w:type="paragraph" w:styleId="TOC3">
    <w:name w:val="toc 3"/>
    <w:basedOn w:val="Normal"/>
    <w:next w:val="Normal"/>
    <w:autoRedefine/>
    <w:uiPriority w:val="39"/>
    <w:unhideWhenUsed/>
    <w:rsid w:val="00ED7FD8"/>
    <w:pPr>
      <w:spacing w:after="100"/>
      <w:ind w:left="440"/>
    </w:pPr>
  </w:style>
  <w:style w:type="table" w:styleId="TableGrid">
    <w:name w:val="Table Grid"/>
    <w:basedOn w:val="TableNormal"/>
    <w:uiPriority w:val="39"/>
    <w:rsid w:val="00900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hyperlink" Target="https://github.com/MMI-CODEX/MorphoMetriX-V2/releases" TargetMode="Externa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AF979-E6C6-451B-908F-4DE26AE5E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9</TotalTime>
  <Pages>6</Pages>
  <Words>2005</Words>
  <Characters>9906</Characters>
  <Application>Microsoft Office Word</Application>
  <DocSecurity>0</DocSecurity>
  <Lines>330</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17</cp:revision>
  <dcterms:created xsi:type="dcterms:W3CDTF">2025-01-29T23:52:00Z</dcterms:created>
  <dcterms:modified xsi:type="dcterms:W3CDTF">2025-10-08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370ab6-f5b4-4655-a43d-49b34a472e70</vt:lpwstr>
  </property>
  <property fmtid="{D5CDD505-2E9C-101B-9397-08002B2CF9AE}" pid="3" name="ZOTERO_PREF_1">
    <vt:lpwstr>&lt;data data-version="3" zotero-version="6.0.37"&gt;&lt;session id="hr0SLcoF"/&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s&gt;&lt;/data&gt;</vt:lpwstr>
  </property>
</Properties>
</file>